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D37" w:rsidRDefault="00846D37" w:rsidP="00846D37">
      <w:pPr>
        <w:jc w:val="both"/>
        <w:rPr>
          <w:rFonts w:asciiTheme="majorBidi" w:hAnsiTheme="majorBidi" w:cstheme="majorBidi"/>
          <w:b/>
          <w:bCs/>
          <w:sz w:val="24"/>
          <w:szCs w:val="24"/>
          <w:lang w:bidi="ar-EG"/>
        </w:rPr>
      </w:pPr>
      <w:r w:rsidRPr="007E676A">
        <w:rPr>
          <w:rFonts w:asciiTheme="majorBidi" w:hAnsiTheme="majorBidi" w:cstheme="majorBidi"/>
          <w:b/>
          <w:bCs/>
          <w:sz w:val="24"/>
          <w:szCs w:val="24"/>
          <w:lang w:bidi="ar-EG"/>
        </w:rPr>
        <w:t>Supplementary file 1.</w:t>
      </w:r>
    </w:p>
    <w:p w:rsidR="00846D37" w:rsidRDefault="00846D37" w:rsidP="00846D37">
      <w:pPr>
        <w:jc w:val="both"/>
        <w:rPr>
          <w:rFonts w:asciiTheme="majorBidi" w:hAnsiTheme="majorBidi" w:cstheme="majorBidi"/>
          <w:b/>
          <w:bCs/>
          <w:sz w:val="24"/>
          <w:szCs w:val="24"/>
          <w:lang w:bidi="ar-EG"/>
        </w:rPr>
      </w:pPr>
      <w:r>
        <w:rPr>
          <w:rFonts w:asciiTheme="majorBidi" w:hAnsiTheme="majorBidi" w:cstheme="majorBidi"/>
          <w:b/>
          <w:bCs/>
          <w:sz w:val="24"/>
          <w:szCs w:val="24"/>
          <w:lang w:bidi="ar-EG"/>
        </w:rPr>
        <w:t>Reasons for excluded studies</w:t>
      </w:r>
    </w:p>
    <w:tbl>
      <w:tblPr>
        <w:tblStyle w:val="TableGrid"/>
        <w:tblW w:w="0" w:type="auto"/>
        <w:tblLook w:val="04A0" w:firstRow="1" w:lastRow="0" w:firstColumn="1" w:lastColumn="0" w:noHBand="0" w:noVBand="1"/>
      </w:tblPr>
      <w:tblGrid>
        <w:gridCol w:w="715"/>
        <w:gridCol w:w="3958"/>
        <w:gridCol w:w="4677"/>
      </w:tblGrid>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uthor, Year</w:t>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Reason for exclusion</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St George et al, 2014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mds.25831", "ISSN" : "1531-8257", "PMID" : "24532106", "abstract" : "BACKGROUND: The effect of the surgical site of DBS on balance and gait in Parkinson's Disease (PD) is uncertain. This is the first double-blind study of subjects randomized to either the STN (N = 14) or GPi (N = 14) who were assessed on a range of clinical balance measures. METHODS: Balance testing occurred before and 6 months postsurgery. A control PD group was tested over the same period without surgery (N = 9). All subjects were tested on and off medication and DBS subjects were also tested on and off DBS. The Postural Instability and Gait Disability items of the UPDRS and additional functional tests, which we call the Balance and Gait scale, were assessed. Activities of Balance Confidence and Activities of Daily Living questionnaires were also recorded. RESULTS: Balance was not different between the best-treated states before and after DBS surgery for both sites. Switching DBS on improved balance scores, and scores further improved with medication, compared to the off state. The GPi group showed improved performance in the postsurgery off state and better ratings of balance confidence after surgery, compared to the STN group. CONCLUSIONS: Clinical measures of balance function for both the STN and GPi sites showed that balance did not improve beyond the best medically treated state before surgery. Both clinical balance testing in the off/off state and self-reported balance confidence after surgery showed better performance in the GPi than the STN group. \u00a9 2014 International Parkinson and Movement Disorder Society.", "author" : [ { "dropping-particle" : "", "family" : "St George", "given" : "Rebecca J", "non-dropping-particle" : "", "parse-names" : false, "suffix" : "" }, { "dropping-particle" : "", "family" : "Carlson-Kuhta", "given" : "Patricia", "non-dropping-particle" : "", "parse-names" : false, "suffix" : "" }, { "dropping-particle" : "", "family" : "Nutt", "given" : "John G", "non-dropping-particle" : "", "parse-names" : false, "suffix" : "" }, { "dropping-particle" : "", "family" : "Hogarth", "given" : "Penelope", "non-dropping-particle" : "", "parse-names" : false, "suffix" : "" }, { "dropping-particle" : "", "family" : "Burchiel", "given" : "Kim J", "non-dropping-particle" : "", "parse-names" : false, "suffix" : "" }, { "dropping-particle" : "", "family" : "Horak", "given" : "Fay B", "non-dropping-particle" : "", "parse-names" : false, "suffix" : "" } ], "container-title" : "Movement disorders : official journal of the Movement Disorder Society", "id" : "ITEM-1", "issue" : "7", "issued" : { "date-parts" : [ [ "2014", "6" ] ] }, "page" : "949-53", "title" : "The effect of deep brain stimulation randomized by site on balance in Parkinson's disease.", "type" : "article-journal", "volume" : "29" }, "uris" : [ "http://www.mendeley.com/documents/?uuid=1d3b7e68-4d35-4893-a905-39cc4553e34d" ] } ], "mendeley" : { "formattedCitation" : "[1]", "plainTextFormattedCitation" : "[1]", "previouslyFormattedCitation" : "[4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Odekerken et al. 2013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16/S1474-4422(12)70264-8", "ISSN" : "1474-4465", "PMID" : "23168021", "abstract" : "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 METHODS: We recruited patients from five centres in the Netherlands who were aged 18 years or older, had idiopathic Parkinson's disease, and had, despite optimum pharmacological treatment, at least one of the following symptoms: severe response fluctuations, dyskinesias, painful dystonias, or bradykinesia. By use of a computer-generated randomisation sequence, we randomly assigned patients to receive either GPi DBS or STN DBS (1:1), applying a minimisation procedure according to drug use (levodopa equivalent dose &lt;1000 mg vs \u22651000 mg) and treatment centre. Patients and study assessors (but not those who assessed adverse events) were masked to treatment allocation. We had two primary outcomes: functional health as measured by the weighted Academic Medical Center Linear Disability Scale (ALDS; weighted by time spent in the off phase and on phase) and a composite score for cognitive, mood, and behavioural effects up to 1 year after surgery. Secondary outcomes were symptom scales, activities of daily living scales, a quality-of-life questionnaire, the occurrence of adverse events, and drug use. We used the intention-to-treat principle for all analyses. This trial is registered with www.controlled-trials.com, number ISRCTN85542074. FINDINGS: Between Feb 1, 2007, and March 29, 2011, we enrolled 128 patients, assigning 65 to GPi DBS and 63 to STN DBS. We found no statistically significant difference in either of our primary outcomes: mean change in weighted ALDS (3\u00b70 [SD 14\u00b75] in the GPi group vs 7\u00b77 [23\u00b72] in the STN group; p=0\u00b728) and the number of patients with cognitive, mood, and behavioural side-effects (36 [58%] of 62 patients in the GPi group vs 35 [56%] of 63 patients in the STN group; p=0\u00b794). Secondary outcomes showed larger improvements in off-drug phase in the STN group compared with the GPi group in the mean change in unified Parkinson's disease rating scale motor examination scores (20\u00b73 [16\u00b73] vs 11\u00b74 [16\u00b71]; p=0\u00b703), the mean change in ALDS scores (20\u00b73 [27\u00b71] vs 11\u00b78 [18\u00b79]; p=0\u00b704), and medication (mean levodopa equivalent drug reduction: 546 [SD 561] vs 208 [521]; p=0\u00b701). We recorded no differ\u2026", "author" : [ { "dropping-particle" : "", "family" : "Odekerken", "given" : "Vincent J J", "non-dropping-particle" : "", "parse-names" : false, "suffix" : "" }, { "dropping-particle" : "", "family" : "Laar", "given" : "Teus", "non-dropping-particle" : "van", "parse-names" : false, "suffix" : "" }, { "dropping-particle" : "", "family" : "Staal", "given" : "Michiel J.", "non-dropping-particle" : "", "parse-names" : false, "suffix" : "" }, { "dropping-particle" : "", "family" : "Mosch", "given" : "Arne", "non-dropping-particle" : "", "parse-names" : false, "suffix" : "" }, { "dropping-particle" : "", "family" : "Hoffmann", "given" : "Carel F E", "non-dropping-particle" : "", "parse-names" : false, "suffix" : "" }, { "dropping-particle" : "", "family" : "Nijssen", "given" : "Peter C G", "non-dropping-particle" : "", "parse-names" : false, "suffix" : "" }, { "dropping-particle" : "", "family" : "Beute", "given" : "Guus N.", "non-dropping-particle" : "", "parse-names" : false, "suffix" : "" }, { "dropping-particle" : "", "family" : "Vugt", "given" : "Jeroen P P", "non-dropping-particle" : "van", "parse-names" : false, "suffix" : "" }, { "dropping-particle" : "", "family" : "Lenders", "given" : "Mathieu W P M", "non-dropping-particle" : "", "parse-names" : false, "suffix" : "" }, { "dropping-particle" : "", "family" : "Contarino", "given" : "M. Fiorella", "non-dropping-particle" : "", "parse-names" : false, "suffix" : "" }, { "dropping-particle" : "", "family" : "Mink", "given" : "Marieke S J", "non-dropping-particle" : "", "parse-names" : false, "suffix" : "" }, { "dropping-particle" : "", "family" : "Bour", "given" : "Lo J.", "non-dropping-particle" : "", "parse-names" : false, "suffix" : "" }, { "dropping-particle" : "", "family" : "Munckhof", "given" : "Pepijn", "non-dropping-particle" : "van den", "parse-names" : false, "suffix" : "" }, { "dropping-particle" : "", "family" : "Schmand", "given" : "Ben a.", "non-dropping-particle" : "", "parse-names" : false, "suffix" : "" }, { "dropping-particle" : "", "family" : "Haan", "given" : "Rob J.", "non-dropping-particle" : "de", "parse-names" : false, "suffix" : "" }, { "dropping-particle" : "", "family" : "Schuurman", "given" : "P. Richard", "non-dropping-particle" : "", "parse-names" : false, "suffix" : "" }, { "dropping-particle" : "", "family" : "Bie", "given" : "Rob M a", "non-dropping-particle" : "de", "parse-names" : false, "suffix" : "" } ], "container-title" : "Lancet neurology", "id" : "ITEM-1", "issue" : "1", "issued" : { "date-parts" : [ [ "2013", "1" ] ] }, "page" : "37-44", "title" : "Subthalamic nucleus versus globus pallidus bilateral deep brain stimulation for advanced Parkinson's disease (NSTAPS study): a randomised controlled trial.", "type" : "article-journal", "volume" : "12" }, "uris" : [ "http://www.mendeley.com/documents/?uuid=2ae53e0a-2ed0-48aa-8b78-caa5187eb990" ] } ], "mendeley" : { "formattedCitation" : "[2]", "plainTextFormattedCitation" : "[2]", "previouslyFormattedCitation" : "[47]"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w:t>
            </w:r>
            <w:r>
              <w:rPr>
                <w:rFonts w:asciiTheme="majorBidi" w:hAnsiTheme="majorBidi" w:cstheme="majorBidi"/>
                <w:sz w:val="24"/>
                <w:szCs w:val="24"/>
                <w:lang w:bidi="ar-EG"/>
              </w:rPr>
              <w:fldChar w:fldCharType="end"/>
            </w:r>
            <w:r>
              <w:rPr>
                <w:rFonts w:asciiTheme="majorBidi" w:hAnsiTheme="majorBidi" w:cstheme="majorBidi" w:hint="cs"/>
                <w:sz w:val="24"/>
                <w:szCs w:val="24"/>
                <w:rtl/>
                <w:lang w:bidi="ar-EG"/>
              </w:rPr>
              <w:t xml:space="preserve"> </w:t>
            </w:r>
          </w:p>
        </w:tc>
        <w:tc>
          <w:tcPr>
            <w:tcW w:w="4677" w:type="dxa"/>
          </w:tcPr>
          <w:p w:rsidR="00846D37" w:rsidRDefault="00846D37" w:rsidP="00EC1A4F">
            <w:pPr>
              <w:jc w:val="both"/>
              <w:rPr>
                <w:rFonts w:asciiTheme="majorBidi" w:hAnsiTheme="majorBidi" w:cstheme="majorBidi"/>
                <w:sz w:val="24"/>
                <w:szCs w:val="24"/>
                <w:lang w:bidi="ar-EG"/>
              </w:rPr>
            </w:pPr>
            <w:r w:rsidRPr="000A7BAF">
              <w:rPr>
                <w:rFonts w:asciiTheme="majorBidi" w:hAnsiTheme="majorBidi" w:cstheme="majorBidi"/>
                <w:sz w:val="24"/>
                <w:szCs w:val="24"/>
                <w:lang w:bidi="ar-EG"/>
              </w:rPr>
              <w:t>No neuropsychological outcomes</w:t>
            </w:r>
            <w:r>
              <w:rPr>
                <w:rFonts w:asciiTheme="majorBidi" w:hAnsiTheme="majorBidi" w:cstheme="majorBidi"/>
                <w:sz w:val="24"/>
                <w:szCs w:val="24"/>
                <w:lang w:bidi="ar-EG"/>
              </w:rPr>
              <w:t>.</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Rocchi et al. 2012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3171/2012.8.JNS112006", "ISSN" : "1933-0693", "PMID" : "23039143", "abstract" : "OBJECT: Difficulty with step initiation, called \"start hesitation,\" is related to gait bradykinesia and is an early hallmark of gait freezing in Parkinson disease (PD). Authors of this study investigated the effects of deep brain stimulation (DBS) and levodopa on step initiation before and 6 months after DBS surgery in 29 patients with PD who were randomized to either the bilateral subthalamic nucleus (STN) or globus pallidus internus (GPi) as the DBS site.\\n\\nMETHODS: The authors measured the amplitude and duration of anticipatory postural adjustments (APAs), the feed-forward postural preparation that precedes the onset of voluntary step initiation, based on center-of-pressure displacements on a force plate. They also measured the length and velocity of the first step using a motion analysis system to study kinematics. Some of the patients (22) were from a large, multicenter, double-blind clinical trial, and all patients in the study (29, PD-DBS group) were randomized to DBS in either the bilateral STN (15 patients) or bilateral GPi (14 patients). Differences in step initiation were investigated in 2 conditions before surgery (off/on levodopa) and in 4 conditions after surgery (off/on levodopa combined with off/on DBS). Twenty-eight elderly healthy control volunteers (CTRL group) were also tested, and 9 control volunteers with PD who met the criteria for DBS (PD-C group) were tested at baseline and 6 months later.\\n\\nRESULTS: Patients in the PD-DBS group had smaller amplitudes and longer durations of APAs compared with those in the 28 healthy control volunteers in all conditions. Before surgery, APAs improved with levodopa. After surgery, the APAs were significantly worse than in the best-treatment state before surgery (DOPA condition), and responsiveness to levodopa decreased. No differences in APAs were detected between the STN and GPi groups. A comparison with PD control volunteers who did not undergo DBS surgery confirmed that a deterioration in step preparation was not related to disease progression. Step length and velocity were smaller in the PD-DBS group than in controls in all conditions. Before surgery, levodopa improved the length and velocity of the first step. Both step length and velocity were unchanged in the best-treatment state before surgery (DOPA condition) as compared with after surgery (DBS+DOPA), with only step velocity in the STN group getting worse after surgery.\\n\\nCONCLUSIONS: Six months of DBS in the STN or GPi impaired antic\u2026", "author" : [ { "dropping-particle" : "", "family" : "Rocchi", "given" : "Laura", "non-dropping-particle" : "", "parse-names" : false, "suffix" : "" }, { "dropping-particle" : "", "family" : "Carlson-Kuhta", "given" : "Patricia", "non-dropping-particle" : "", "parse-names" : false, "suffix" : "" }, { "dropping-particle" : "", "family" : "Chiari", "given" : "Lorenzo", "non-dropping-particle" : "", "parse-names" : false, "suffix" : "" }, { "dropping-particle" : "", "family" : "Burchiel", "given" : "Kim J", "non-dropping-particle" : "", "parse-names" : false, "suffix" : "" }, { "dropping-particle" : "", "family" : "Hogarth", "given" : "Penelope", "non-dropping-particle" : "", "parse-names" : false, "suffix" : "" }, { "dropping-particle" : "", "family" : "Horak", "given" : "Fay B", "non-dropping-particle" : "", "parse-names" : false, "suffix" : "" } ], "container-title" : "Journal of neurosurgery", "id" : "ITEM-1", "issue" : "6", "issued" : { "date-parts" : [ [ "2012" ] ] }, "page" : "1141-9", "title" : "Effects of deep brain stimulation in the subthalamic nucleus or globus pallidus internus on step initiation in Parkinson disease: laboratory investigation.", "type" : "article-journal", "volume" : "117" }, "uris" : [ "http://www.mendeley.com/documents/?uuid=5e988a9a-6311-47d7-b3ac-01693c2e2242" ] } ], "mendeley" : { "formattedCitation" : "[3]", "plainTextFormattedCitation" : "[3]", "previouslyFormattedCitation" : "[48]"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0A7BAF">
              <w:rPr>
                <w:rFonts w:asciiTheme="majorBidi" w:hAnsiTheme="majorBidi" w:cstheme="majorBidi"/>
                <w:sz w:val="24"/>
                <w:szCs w:val="24"/>
                <w:lang w:bidi="ar-EG"/>
              </w:rPr>
              <w:t>No neuropsychological outcomes</w:t>
            </w:r>
            <w:r>
              <w:rPr>
                <w:rFonts w:asciiTheme="majorBidi" w:hAnsiTheme="majorBidi" w:cstheme="majorBidi"/>
                <w:sz w:val="24"/>
                <w:szCs w:val="24"/>
                <w:lang w:bidi="ar-EG"/>
              </w:rPr>
              <w:t>.</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4</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Dietz et al. 2013</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16/j.brs.2012.05.011", "ISSN" : "1935-861X", "PMID" : "22766102", "abstract" : "BACKGROUND: Subthalamic (STN) and globus pallidus (GP) deep brain stimulation (DBS) have been previously shown to be efficacious in the treatment of selected Parkinson patients with medication resistant motor fluctuations and/or tremor. Deep brain stimulation of the STN has been implicated with more cognitive and mood side effects as compared to GP DBS; however, more studies are needed to better understand possible target differences. Previously, Mikos et al. [1] reported worsening of verbal fluency depending on the stimulation location within the STN region. OBJECTIVE/HYPOTHESIS: The current study applied the methods used by Mikos et al. (2011) to a different sample of Parkinson patients who underwent GP DBS. Based on differences in the size and functional somatotopy between structures (GP 412 mm(3) vs. STN 167 mm(3)), we hypothesized that there would be a less robust relationship between volume of tissue activated, fluency performance, and stimulation contact within the GP compared to what was reported in the STN. METHODS: Patient-specific DBS models were created and the volume of tissue activated within the GP was calculated. These data were correlated with patients' verbal fluency performance at dorsal, optimal, and ventral stimulation contacts. RESULTS: In contrast to STN findings, there was no significant relationship between stimulation location and fluency performance in patients who received GP DBS. CONCLUSION(S): These results suggest that fluency may be less sensitive to stimulation location in the globus pallidus and thus there may be more flexibility in terms of DBS programming with GP DBS patients.", "author" : [ { "dropping-particle" : "", "family" : "Dietz", "given" : "Jenna", "non-dropping-particle" : "", "parse-names" : false, "suffix" : "" }, { "dropping-particle" : "", "family" : "Noecker", "given" : "Angela M", "non-dropping-particle" : "", "parse-names" : false, "suffix" : "" }, { "dropping-particle" : "", "family" : "McIntyre", "given" : "Cameron C", "non-dropping-particle" : "", "parse-names" : false, "suffix" : "" }, { "dropping-particle" : "", "family" : "Mikos", "given" : "Ania", "non-dropping-particle" : "", "parse-names" : false, "suffix" : "" }, { "dropping-particle" : "", "family" : "Bowers", "given" : "Dawn", "non-dropping-particle" : "", "parse-names" : false, "suffix" : "" }, { "dropping-particle" : "", "family" : "Foote", "given" : "Kelly D", "non-dropping-particle" : "", "parse-names" : false, "suffix" : "" }, { "dropping-particle" : "", "family" : "Okun", "given" : "Michael S", "non-dropping-particle" : "", "parse-names" : false, "suffix" : "" } ], "container-title" : "Brain stimulation", "id" : "ITEM-1", "issue" : "3", "issued" : { "date-parts" : [ [ "2013", "5" ] ] }, "page" : "248-53", "title" : "Stimulation region within the globus pallidus does not affect verbal fluency performance.", "type" : "article-journal", "volume" : "6" }, "uris" : [ "http://www.mendeley.com/documents/?uuid=3b29aed7-eeb4-4205-bf98-1cee0c241719" ] } ], "mendeley" : { "formattedCitation" : "[4]", "plainTextFormattedCitation" : "[4]", "previouslyFormattedCitation" : "[49]"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4]</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GPi-DBS only</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5</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Weaver et al. 201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212/WNL.0b013e31825dcdc1", "ISSN" : "1526-632X", "PMID" : "22722632", "abstract" : "OBJECTIVES: Our objective was to compare long-term outcomes of deep brain stimulation (DBS) of the globus pallidus interna (GPi) and subthalamic nucleus (STN) for patients with Parkinson disease (PD) in a multicenter randomized controlled trial. METHODS: Patients randomly assigned to GPi (n = 89) or STN DBS (n = 70) were followed for 36 months. The primary outcome was motor function on stimulation/off medication using the Unified Parkinson's Disease Rating Scale motor subscale. Secondary outcomes included quality of life and neurocognitive function. RESULTS: Motor function improved between baseline and 36 months for GPi (41.1 to 27.1; 95% confidence interval [CI] -16.4 to -10.8; p &lt; 0.001) and STN (42.5 to 29.7; 95% CI -15.8 to -9.4; p &lt; 0.001); improvements were similar between targets and stable over time (p = 0.59). Health-related quality of life improved at 6 months on all subscales (all p values significant), but improvement diminished over time. Mattis Dementia Rating Scale scores declined faster for STN than GPi patients (p = 0.01); other neurocognitive measures showed gradual decline overall. CONCLUSIONS: The beneficial effect of DBS on motor function was stable and comparable by target over 36 months. Slight declines in quality of life following initial gains and gradual decline in neurocognitive function likely reflect underlying disease progression and highlight the importance of nonmotor symptoms in determining quality of life. Classification of Evidence: This study provides Class III evidence that improvement of motor symptoms of PD by DBS remains stable over 3 years and does not differ by surgical target. Neurology\u00ae 2012;79:55-65.", "author" : [ { "dropping-particle" : "", "family" : "Weaver", "given" : "Frances M", "non-dropping-particle" : "", "parse-names" : false, "suffix" : "" }, { "dropping-particle" : "", "family" : "Follett", "given" : "Kenneth A", "non-dropping-particle" : "", "parse-names" : false, "suffix" : "" }, { "dropping-particle" : "", "family" : "Stern", "given" : "Matthew", "non-dropping-particle" : "", "parse-names" : false, "suffix" : "" }, { "dropping-particle" : "", "family" : "Harris", "given" : "Crystal L", "non-dropping-particle" : "", "parse-names" : false, "suffix" : "" }, { "dropping-particle" : "", "family" : "Rothlind", "given" : "Johannes", "non-dropping-particle" : "", "parse-names" : false, "suffix" : "" }, { "dropping-particle" : "", "family" : "Lai", "given" : "Eugene C", "non-dropping-particle" : "", "parse-names" : false, "suffix" : "" }, { "dropping-particle" : "", "family" : "Holloway", "given" : "Kathryn", "non-dropping-particle" : "", "parse-names" : false, "suffix" : "" }, { "dropping-particle" : "", "family" : "Samii", "given" : "Ali", "non-dropping-particle" : "", "parse-names" : false, "suffix" : "" }, { "dropping-particle" : "", "family" : "Horn", "given" : "Stacy", "non-dropping-particle" : "", "parse-names" : false, "suffix" : "" }, { "dropping-particle" : "", "family" : "Bronstein", "given" : "Jeff M", "non-dropping-particle" : "", "parse-names" : false, "suffix" : "" }, { "dropping-particle" : "", "family" : "Starr", "given" : "Philip A", "non-dropping-particle" : "", "parse-names" : false, "suffix" : "" }, { "dropping-particle" : "", "family" : "Simpson", "given" : "Richard", "non-dropping-particle" : "", "parse-names" : false, "suffix" : "" }, { "dropping-particle" : "", "family" : "Luo", "given" : "Ping", "non-dropping-particle" : "", "parse-names" : false, "suffix" : "" }, { "dropping-particle" : "", "family" : "Hur", "given" : "Kwan", "non-dropping-particle" : "", "parse-names" : false, "suffix" : "" }, { "dropping-particle" : "", "family" : "Marks", "given" : "William J", "non-dropping-particle" : "", "parse-names" : false, "suffix" : "" }, { "dropping-particle" : "", "family" : "Sagher", "given" : "Oren", "non-dropping-particle" : "", "parse-names" : false, "suffix" : "" }, { "dropping-particle" : "", "family" : "Moy", "given" : "Claudia", "non-dropping-particle" : "", "parse-names" : false, "suffix" : "" }, { "dropping-particle" : "", "family" : "Pahwa", "given" : "Rajesh", "non-dropping-particle" : "", "parse-names" : false, "suffix" : "" }, { "dropping-particle" : "", "family" : "Burchiel", "given" : "Kim", "non-dropping-particle" : "", "parse-names" : false, "suffix" : "" }, { "dropping-particle" : "", "family" : "Hogarth", "given" : "Penelope", "non-dropping-particle" : "", "parse-names" : false, "suffix" : "" }, { "dropping-particle" : "", "family" : "Duda", "given" : "John E", "non-dropping-particle" : "", "parse-names" : false, "suffix" : "" }, { "dropping-particle" : "", "family" : "Stoner", "given" : "Gatana", "non-dropping-particle" : "", "parse-names" : false, "suffix" : "" }, { "dropping-particle" : "", "family" : "Baltuch", "given" : "Gordon", "non-dropping-particle" : "", "parse-names" : false, "suffix" : "" }, { "dropping-particle" : "", "family" : "Salles", "given" : "Antonio", "non-dropping-particle" : "De", "parse-names" : false, "suffix" : "" }, { "dropping-particle" : "", "family" : "Huang", "given" : "Grant D", "non-dropping-particle" : "", "parse-names" : false, "suffix" : "" }, { "dropping-particle" : "", "family" : "Reda", "given" : "Domenic J", "non-dropping-particle" : "", "parse-names" : false, "suffix" : "" } ], "container-title" : "Neurology", "id" : "ITEM-1", "issue" : "1", "issued" : { "date-parts" : [ [ "2012", "7", "3" ] ] }, "page" : "55-65", "title" : "Randomized trial of deep brain stimulation for Parkinson disease: thirty-six-month outcomes.", "type" : "article-journal", "volume" : "79" }, "uris" : [ "http://www.mendeley.com/documents/?uuid=cf01a8b4-174f-45cf-a60d-b5d9abf6cffd" ] } ], "mendeley" : { "formattedCitation" : "[5]", "plainTextFormattedCitation" : "[5]", "previouslyFormattedCitation" : "[50]"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5]</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Data overlap </w:t>
            </w:r>
            <w:proofErr w:type="spellStart"/>
            <w:r>
              <w:rPr>
                <w:rFonts w:asciiTheme="majorBidi" w:hAnsiTheme="majorBidi" w:cstheme="majorBidi"/>
                <w:sz w:val="24"/>
                <w:szCs w:val="24"/>
                <w:lang w:bidi="ar-EG"/>
              </w:rPr>
              <w:t>Rothlind</w:t>
            </w:r>
            <w:proofErr w:type="spellEnd"/>
            <w:r>
              <w:rPr>
                <w:rFonts w:asciiTheme="majorBidi" w:hAnsiTheme="majorBidi" w:cstheme="majorBidi"/>
                <w:sz w:val="24"/>
                <w:szCs w:val="24"/>
                <w:lang w:bidi="ar-EG"/>
              </w:rPr>
              <w:t xml:space="preserve"> et al study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2014-308119", "ISSN" : "1468-330X (Electronic)", "PMID" : "25185211", "abstract" : "BACKGROUND: Deep brain stimulation (DBS) improves motor symptoms in Parkinson's disease (PD), but questions remain regarding neuropsychological decrements sometimes associated with this treatment, including rates of statistically and clinically meaningful change, and whether there are differences in outcome related to surgical target. METHODS: Neuropsychological functioning was assessed in patients with Parkinson's disease (PD) at baseline and after 6 months in a prospective, randomised, controlled study comparing best medical therapy (BMT, n=116) and bilateral deep brain stimulation (DBS, n=164) at either the subthalamic nucleus (STN, n=84) or globus pallidus interna (GPi, n=80), using standardised neuropsychological tests. Measures of functional outcomes were also administered. RESULTS: Comparison of the two DBS targets revealed few significant group differences. STN DBS was associated with greater mean reductions on some measures of processing speed, only one of which was statistically significant in comparison with stimulation of GPi. GPi DBS was associated with lower mean performance on one measure of learning and memory that requires mental control and cognitive flexibility. Compared to the group receiving BMT, the combined DBS group had significantly greater mean reductions at 6-month follow-up in performance on multiple measures of processing speed and working memory. After calculating thresholds for statistically reliable change from data obtained from the BMT group, the combined DBS group also displayed higher rates of decline in neuropsychological test performance. Among study completers, 18 (11%) study participants receiving DBS displayed reliable decline by multiple indicators in two or more cognitive domains, a significantly higher rate than in the BMT group (3%). This multi-domain cognitive decline was associated with less beneficial change in subjective ratings of everyday functioning and quality of life (QOL). The multi-domain cognitive decline group continued to function at a lower level at 24-month follow-up. CONCLUSIONS: In those with PD, the likelihood of significant decline in neuropsychological functioning increases with DBS, affecting a small minority of patients who also appear to respond less optimally to DBS by other indicators of QOL. TRIAL REGISTRATION NUMBER: NCT00056563 and NCT01076452.", "author" : [ { "dropping-particle" : "", "family" : "Rothlind", "given" : "Johannes C", "non-dropping-particle" : "", "parse-names" : false, "suffix" : "" }, { "dropping-particle" : "", "family" : "York", "given" : "Michele K", "non-dropping-particle" : "", "parse-names" : false, "suffix" : "" }, { "dropping-particle" : "", "family" : "Carlson", "given" : "Kim", "non-dropping-particle" : "", "parse-names" : false, "suffix" : "" }, { "dropping-particle" : "", "family" : "Luo", "given" : "Ping", "non-dropping-particle" : "", "parse-names" : false, "suffix" : "" }, { "dropping-particle" : "", "family" : "Marks", "given" : "William J Jr", "non-dropping-particle" : "", "parse-names" : false, "suffix" : "" }, { "dropping-particle" : "", "family" : "Weaver", "given" : "Frances M", "non-dropping-particle" : "", "parse-names" : false, "suffix" : "" }, { "dropping-particle" : "", "family" : "Stern", "given" : "Matthew", "non-dropping-particle" : "", "parse-names" : false, "suffix" : "" }, { "dropping-particle" : "", "family" : "Follett", "given" : "Kenneth", "non-dropping-particle" : "", "parse-names" : false, "suffix" : "" }, { "dropping-particle" : "", "family" : "Reda", "given" : "Domenic", "non-dropping-particle" : "", "parse-names" : false, "suffix" : "" } ], "container-title" : "Journal of neurology, neurosurgery, and psychiatry", "id" : "ITEM-1", "issue" : "6", "issued" : { "date-parts" : [ [ "2015", "6" ] ] }, "language" : "eng", "page" : "622-629", "publisher-place" : "England", "title" : "Neuropsychological changes following deep brain stimulation surgery for Parkinson's disease: comparisons of treatment at pallidal and subthalamic targets versus best medical therapy.", "type" : "article-journal", "volume" : "86" }, "uris" : [ "http://www.mendeley.com/documents/?uuid=bcf869bb-6b21-4109-bd55-75a09faefcc1" ] } ], "mendeley" : { "formattedCitation" : "[6]", "plainTextFormattedCitation" : "[6]", "previouslyFormattedCitation" : "[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6]</w:t>
            </w:r>
            <w:r>
              <w:rPr>
                <w:rFonts w:asciiTheme="majorBidi" w:hAnsiTheme="majorBidi" w:cstheme="majorBidi"/>
                <w:sz w:val="24"/>
                <w:szCs w:val="24"/>
                <w:lang w:bidi="ar-EG"/>
              </w:rPr>
              <w:fldChar w:fldCharType="end"/>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6</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Robertson et al. 2011</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3171/2011.7.JNS102173", "ISSN" : "1933-0693 (Electronic)", "PMID" : "21838506", "abstract" : "OBJECT: While deep brain stimulation (DBS) has proven to be an effective treatment for many symptoms of Parkinson disease (PD), a deterioration of axial symptoms frequently occurs, particularly for speech and swallowing. These unfavorable effects of DBS may depend on the site of stimulation. The authors made quantitative measures of jaw velocity to compare the relative effectiveness of DBS in the globus pallidus internus (GPi) or the subthalamic nucleus (STN). This was a randomized, double-blind, and longitudinal study, with matched healthy controls. METHODS: The peak velocities of self-scaled and externally scaled jaw movements were studied in 27 patients with PD before and after 6 months of bilateral DBS in the GPi or the STN. A mixed-effects model was used to identify differences in jaw velocity before DBS surgery (baseline) while off and on levodopa therapy, and after 6 months of DBS (postoperative) during 4 treatment conditions (off- and on-levodopa states with and without DBS). RESULTS: Self-scaled jaw velocity was impaired by the DBS procedure in the STN; velocity was significantly decreased across all postoperative conditions compared with either the off- or on-levodopa baseline conditions. In contrast, the postoperative velocity in the GPi group was generally faster than the baseline off-levodopa state. Turning the DBS off and on had no effect on jaw velocity in either group. Unlike baseline, levodopa therapy postoperatively no longer increased jaw velocity in either group, and this lack of effect was not related to postoperative changes in dose. The externally scaled jaw velocity was little affected by PD, but DBS still slightly affected performance, with the STN group significantly slower than the GPi group for most conditions. CONCLUSIONS: The authors' results suggest that either the electrode implant in STN or the subsequent period of continuous STN stimulation negatively affected voluntary jaw velocity, including the loss of the preoperative levodopa-induced improvement. While the GPi group showed some improvement in voluntary jaw velocity postoperatively, their performance during the combination of DBS and levodopa was not different from their best medical management presurgery. The results have implications for DBS target selection, particularly for those patients with oromotor dysfunctions.", "author" : [ { "dropping-particle" : "", "family" : "Robertson", "given" : "Lee T", "non-dropping-particle" : "", "parse-names" : false, "suffix" : "" }, { "dropping-particle" : "", "family" : "St George", "given" : "Rebecca J", "non-dropping-particle" : "", "parse-names" : false, "suffix" : "" }, { "dropping-particle" : "", "family" : "Carlson-Kuhta", "given" : "Patricia", "non-dropping-particle" : "", "parse-names" : false, "suffix" : "" }, { "dropping-particle" : "", "family" : "Hogarth", "given" : "Penelope", "non-dropping-particle" : "", "parse-names" : false, "suffix" : "" }, { "dropping-particle" : "", "family" : "Burchiel", "given" : "Kim J", "non-dropping-particle" : "", "parse-names" : false, "suffix" : "" }, { "dropping-particle" : "", "family" : "Horak", "given" : "Fay B", "non-dropping-particle" : "", "parse-names" : false, "suffix" : "" } ], "container-title" : "Journal of neurosurgery", "id" : "ITEM-1", "issue" : "5", "issued" : { "date-parts" : [ [ "2011", "11" ] ] }, "language" : "eng", "page" : "985-994", "publisher-place" : "United States", "title" : "Site of deep brain stimulation and jaw velocity in Parkinson disease.", "type" : "article-journal", "volume" : "115" }, "uris" : [ "http://www.mendeley.com/documents/?uuid=979b7549-68fc-4fe1-b9f1-bcddca3961ab" ] } ], "mendeley" : { "formattedCitation" : "[7]", "plainTextFormattedCitation" : "[7]", "previouslyFormattedCitation" : "[51]"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7]</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Irrelevant</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7</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Locke et al. 2011</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227/NEU.0b013e31820b52c5", "ISBN" : "1524-4040 (Electronic)\\r0148-396X (Linking)", "ISSN" : "0148396X", "PMID" : "21273927", "abstract" : "Parkinson's patients, on average, gain weight after deep brain stimulation (DBS).", "author" : [ { "dropping-particle" : "", "family" : "Locke", "given" : "Maren C.", "non-dropping-particle" : "", "parse-names" : false, "suffix" : "" }, { "dropping-particle" : "", "family" : "Wu", "given" : "Samuel S.", "non-dropping-particle" : "", "parse-names" : false, "suffix" : "" }, { "dropping-particle" : "", "family" : "Foote", "given" : "Kelly D.", "non-dropping-particle" : "", "parse-names" : false, "suffix" : "" }, { "dropping-particle" : "", "family" : "Sassi", "given" : "Marco", "non-dropping-particle" : "", "parse-names" : false, "suffix" : "" }, { "dropping-particle" : "", "family" : "Jacobson", "given" : "Charles E.", "non-dropping-particle" : "", "parse-names" : false, "suffix" : "" }, { "dropping-particle" : "", "family" : "Rodriguez", "given" : "Ramon L.", "non-dropping-particle" : "", "parse-names" : false, "suffix" : "" }, { "dropping-particle" : "", "family" : "Fernandez", "given" : "Hubert H.", "non-dropping-particle" : "", "parse-names" : false, "suffix" : "" }, { "dropping-particle" : "", "family" : "Okun", "given" : "Michael S.", "non-dropping-particle" : "", "parse-names" : false, "suffix" : "" } ], "container-title" : "Neurosurgery", "id" : "ITEM-1", "issue" : "5", "issued" : { "date-parts" : [ [ "2011" ] ] }, "page" : "1233-1237", "title" : "Weight changes in subthalamic nucleus vs globus pallidus internus deep brain stimulation: Results from the COMPARE parkinson disease deep brain stimulation cohort", "type" : "article-journal", "volume" : "68" }, "uris" : [ "http://www.mendeley.com/documents/?uuid=e76c0abd-69fd-4041-95c5-a1c053bade98" ] } ], "mendeley" : { "formattedCitation" : "[8]", "plainTextFormattedCitation" : "[8]", "previouslyFormattedCitation" : "[52]"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8]</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8</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Follett et al. 2010</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56/NEJMoa0907083", "ISBN" : "1533-4406 (Electronic)\\r0028-4793 (Linking)", "ISSN" : "0028-4793", "PMID" : "20519680", "abstract" : "Randomized studies have shown that treatment with deep-brain stimulation, which involves the surgical implantation of a device that sends electrical impulses to specific parts of the brain, is superior to medical therapy for improving motor function and quality of life for patients with advanced Parkinson's disease.1,2 The globus pallidus interna and the subthalamic nucleus are both accepted targets for deep-brain stimulation. The subthalamic nucleus is used more commonly as the target, despite the lack of evidence showing that neurostimulation of this target provides a better outcome. Our multicenter, randomized, blinded trial, called the Veterans Affairs Cooperative Studies Program (CSP) . . .", "author" : [ { "dropping-particle" : "", "family" : "Follett", "given" : "Kenneth A.", "non-dropping-particle" : "", "parse-names" : false, "suffix" : "" }, { "dropping-particle" : "", "family" : "Weaver", "given" : "Frances M.", "non-dropping-particle" : "", "parse-names" : false, "suffix" : "" }, { "dropping-particle" : "", "family" : "Stern", "given" : "Matthew", "non-dropping-particle" : "", "parse-names" : false, "suffix" : "" }, { "dropping-particle" : "", "family" : "Hur", "given" : "Kwan", "non-dropping-particle" : "", "parse-names" : false, "suffix" : "" }, { "dropping-particle" : "", "family" : "Harris", "given" : "Crystal L.", "non-dropping-particle" : "", "parse-names" : false, "suffix" : "" }, { "dropping-particle" : "", "family" : "Luo", "given" : "Ping", "non-dropping-particle" : "", "parse-names" : false, "suffix" : "" }, { "dropping-particle" : "", "family" : "Marks", "given" : "William J.", "non-dropping-particle" : "", "parse-names" : false, "suffix" : "" }, { "dropping-particle" : "", "family" : "Rothlind", "given" : "Johannes", "non-dropping-particle" : "", "parse-names" : false, "suffix" : "" }, { "dropping-particle" : "", "family" : "Sagher", "given" : "Oren", "non-dropping-particle" : "", "parse-names" : false, "suffix" : "" }, { "dropping-particle" : "", "family" : "Moy", "given" : "Claudia", "non-dropping-particle" : "", "parse-names" : false, "suffix" : "" }, { "dropping-particle" : "", "family" : "Pahwa", "given" : "Rajesh", "non-dropping-particle" : "", "parse-names" : false, "suffix" : "" }, { "dropping-particle" : "", "family" : "Burchiel", "given" : "Kim", "non-dropping-particle" : "", "parse-names" : false, "suffix" : "" }, { "dropping-particle" : "", "family" : "Hogarth", "given" : "Penelope", "non-dropping-particle" : "", "parse-names" : false, "suffix" : "" }, { "dropping-particle" : "", "family" : "Lai", "given" : "Eugene C.", "non-dropping-particle" : "", "parse-names" : false, "suffix" : "" }, { "dropping-particle" : "", "family" : "Duda", "given" : "John E.", "non-dropping-particle" : "", "parse-names" : false, "suffix" : "" }, { "dropping-particle" : "", "family" : "Holloway", "given" : "Kathryn", "non-dropping-particle" : "", "parse-names" : false, "suffix" : "" }, { "dropping-particle" : "", "family" : "Samii", "given" : "Ali", "non-dropping-particle" : "", "parse-names" : false, "suffix" : "" }, { "dropping-particle" : "", "family" : "Horn", "given" : "Stacy", "non-dropping-particle" : "", "parse-names" : false, "suffix" : "" }, { "dropping-particle" : "", "family" : "Bronstein", "given" : "Jeff M.", "non-dropping-particle" : "", "parse-names" : false, "suffix" : "" }, { "dropping-particle" : "", "family" : "Stoner", "given" : "Gatana", "non-dropping-particle" : "", "parse-names" : false, "suffix" : "" }, { "dropping-particle" : "", "family" : "Starr", "given" : "Philip A.", "non-dropping-particle" : "", "parse-names" : false, "suffix" : "" }, { "dropping-particle" : "", "family" : "Simpson", "given" : "Richard", "non-dropping-particle" : "", "parse-names" : false, "suffix" : "" }, { "dropping-particle" : "", "family" : "Baltuch", "given" : "Gordon", "non-dropping-particle" : "", "parse-names" : false, "suffix" : "" }, { "dropping-particle" : "", "family" : "Salles", "given" : "Antonio", "non-dropping-particle" : "De", "parse-names" : false, "suffix" : "" }, { "dropping-particle" : "", "family" : "Huang", "given" : "Grant D.", "non-dropping-particle" : "", "parse-names" : false, "suffix" : "" }, { "dropping-particle" : "", "family" : "Reda", "given" : "Domenic J.", "non-dropping-particle" : "", "parse-names" : false, "suffix" : "" } ], "container-title" : "New England Journal of Medicine", "id" : "ITEM-1", "issue" : "22", "issued" : { "date-parts" : [ [ "2010" ] ] }, "page" : "2077-2091", "title" : "Pallidal versus Subthalamic Deep-Brain Stimulation for Parkinson's Disease", "type" : "article-journal", "volume" : "362" }, "uris" : [ "http://www.mendeley.com/documents/?uuid=5f91e123-74fc-4930-95fb-6f438e82b270" ] } ], "mendeley" : { "formattedCitation" : "[9]", "plainTextFormattedCitation" : "[9]", "previouslyFormattedCitation" : "[53]"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9]</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Data overlap with </w:t>
            </w:r>
            <w:proofErr w:type="spellStart"/>
            <w:r>
              <w:rPr>
                <w:rFonts w:asciiTheme="majorBidi" w:hAnsiTheme="majorBidi" w:cstheme="majorBidi"/>
                <w:sz w:val="24"/>
                <w:szCs w:val="24"/>
                <w:lang w:bidi="ar-EG"/>
              </w:rPr>
              <w:t>Rothlind</w:t>
            </w:r>
            <w:proofErr w:type="spellEnd"/>
            <w:r>
              <w:rPr>
                <w:rFonts w:asciiTheme="majorBidi" w:hAnsiTheme="majorBidi" w:cstheme="majorBidi"/>
                <w:sz w:val="24"/>
                <w:szCs w:val="24"/>
                <w:lang w:bidi="ar-EG"/>
              </w:rPr>
              <w:t xml:space="preserve"> et al study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2014-308119", "ISSN" : "1468-330X (Electronic)", "PMID" : "25185211", "abstract" : "BACKGROUND: Deep brain stimulation (DBS) improves motor symptoms in Parkinson's disease (PD), but questions remain regarding neuropsychological decrements sometimes associated with this treatment, including rates of statistically and clinically meaningful change, and whether there are differences in outcome related to surgical target. METHODS: Neuropsychological functioning was assessed in patients with Parkinson's disease (PD) at baseline and after 6 months in a prospective, randomised, controlled study comparing best medical therapy (BMT, n=116) and bilateral deep brain stimulation (DBS, n=164) at either the subthalamic nucleus (STN, n=84) or globus pallidus interna (GPi, n=80), using standardised neuropsychological tests. Measures of functional outcomes were also administered. RESULTS: Comparison of the two DBS targets revealed few significant group differences. STN DBS was associated with greater mean reductions on some measures of processing speed, only one of which was statistically significant in comparison with stimulation of GPi. GPi DBS was associated with lower mean performance on one measure of learning and memory that requires mental control and cognitive flexibility. Compared to the group receiving BMT, the combined DBS group had significantly greater mean reductions at 6-month follow-up in performance on multiple measures of processing speed and working memory. After calculating thresholds for statistically reliable change from data obtained from the BMT group, the combined DBS group also displayed higher rates of decline in neuropsychological test performance. Among study completers, 18 (11%) study participants receiving DBS displayed reliable decline by multiple indicators in two or more cognitive domains, a significantly higher rate than in the BMT group (3%). This multi-domain cognitive decline was associated with less beneficial change in subjective ratings of everyday functioning and quality of life (QOL). The multi-domain cognitive decline group continued to function at a lower level at 24-month follow-up. CONCLUSIONS: In those with PD, the likelihood of significant decline in neuropsychological functioning increases with DBS, affecting a small minority of patients who also appear to respond less optimally to DBS by other indicators of QOL. TRIAL REGISTRATION NUMBER: NCT00056563 and NCT01076452.", "author" : [ { "dropping-particle" : "", "family" : "Rothlind", "given" : "Johannes C", "non-dropping-particle" : "", "parse-names" : false, "suffix" : "" }, { "dropping-particle" : "", "family" : "York", "given" : "Michele K", "non-dropping-particle" : "", "parse-names" : false, "suffix" : "" }, { "dropping-particle" : "", "family" : "Carlson", "given" : "Kim", "non-dropping-particle" : "", "parse-names" : false, "suffix" : "" }, { "dropping-particle" : "", "family" : "Luo", "given" : "Ping", "non-dropping-particle" : "", "parse-names" : false, "suffix" : "" }, { "dropping-particle" : "", "family" : "Marks", "given" : "William J Jr", "non-dropping-particle" : "", "parse-names" : false, "suffix" : "" }, { "dropping-particle" : "", "family" : "Weaver", "given" : "Frances M", "non-dropping-particle" : "", "parse-names" : false, "suffix" : "" }, { "dropping-particle" : "", "family" : "Stern", "given" : "Matthew", "non-dropping-particle" : "", "parse-names" : false, "suffix" : "" }, { "dropping-particle" : "", "family" : "Follett", "given" : "Kenneth", "non-dropping-particle" : "", "parse-names" : false, "suffix" : "" }, { "dropping-particle" : "", "family" : "Reda", "given" : "Domenic", "non-dropping-particle" : "", "parse-names" : false, "suffix" : "" } ], "container-title" : "Journal of neurology, neurosurgery, and psychiatry", "id" : "ITEM-1", "issue" : "6", "issued" : { "date-parts" : [ [ "2015", "6" ] ] }, "language" : "eng", "page" : "622-629", "publisher-place" : "England", "title" : "Neuropsychological changes following deep brain stimulation surgery for Parkinson's disease: comparisons of treatment at pallidal and subthalamic targets versus best medical therapy.", "type" : "article-journal", "volume" : "86" }, "uris" : [ "http://www.mendeley.com/documents/?uuid=bcf869bb-6b21-4109-bd55-75a09faefcc1" ] } ], "mendeley" : { "formattedCitation" : "[6]", "plainTextFormattedCitation" : "[6]", "previouslyFormattedCitation" : "[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6]</w:t>
            </w:r>
            <w:r>
              <w:rPr>
                <w:rFonts w:asciiTheme="majorBidi" w:hAnsiTheme="majorBidi" w:cstheme="majorBidi"/>
                <w:sz w:val="24"/>
                <w:szCs w:val="24"/>
                <w:lang w:bidi="ar-EG"/>
              </w:rPr>
              <w:fldChar w:fldCharType="end"/>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9</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Mann et al. 200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2008.159558", "ISBN" : "0022-3050", "ISSN" : "1468-330X", "PMID" : "19237386", "abstract" : "OBJECTIVE: To determine how intraoperative microelectrode recordings (MER) and intraoperative lead placement acutely influence tremor, rigidity, and bradykinesia. Secondarily, to evaluate whether the longevity of the MER and lead placement effects were influenced by target location (subthalamic nucleus (STN) or globus pallidus interna (GPi)).\\n\\nBACKGROUND: Currently most groups who perform deep brain stimulation (DBS) for Parkinson disease (PD) use MER, as well as macrostimulation (test stimulation), to refine DBS lead position. Following MER and/or test stimulation, however, there may be a resultant \"collision/implantation\" or \"microlesion\" effect, thought to result from disruption of cells and/or fibres within the penetrated region. These effects have not been carefully quantified.\\n\\nMETHODS: 47 consecutive patients with PD undergoing unilateral DBS for PD (STN or GPi DBS) were evaluated. Motor function was measured at six time points with a modified motor Unified Parkinson Disease Rating Scale (UPDRS): (1) preoperatively, (2) immediately after MER, (3) immediately after lead implantation/collision, (4) 4 months following surgery-off medications, on DBS (12 h medication washout), (5) 6 months postoperatively-off medication and off DBS (12 h washout) and (6) 6 months-on medication and off DBS (12 h washout).\\n\\nRESULTS: Significant improvements in motor scores (p&lt;0.05) (tremor, rigidity, bradykinesia) were observed as a result of MER and lead placement. The improvements were similar in magnitude to what was observed at 4 and 6 months post-DBS following programming and medication optimisation. When washed out (medications and DBS) for 12 h, UPDRS motor scores were still improved compared with preoperative testing. There was a larger improvement in STN compared with GPi following MER (p&lt;0.05) and a trend for significance following lead placement (p&lt;0.08) but long term outcome was similar.\\n\\nCONCLUSION: This study demonstrated significant acute intraoperative penetration effects resulting from MER and lead placement/collision in PD. Clinicians rating patients in the operating suite should be aware of these effects, and should consider pre- and post-lead placement rating scales prior to activating DBS. The collision/implantation effects were greater intraoperatively with STN compared with GPi, and with greater disease duration there was a larger effect.", "author" : [ { "dropping-particle" : "", "family" : "Mann", "given" : "J M", "non-dropping-particle" : "", "parse-names" : false, "suffix" : "" }, { "dropping-particle" : "", "family" : "Foote", "given" : "K D", "non-dropping-particle" : "", "parse-names" : false, "suffix" : "" }, { "dropping-particle" : "", "family" : "Garvan", "given" : "C W", "non-dropping-particle" : "", "parse-names" : false, "suffix" : "" }, { "dropping-particle" : "", "family" : "Fernandez", "given" : "H H", "non-dropping-particle" : "", "parse-names" : false, "suffix" : "" }, { "dropping-particle" : "", "family" : "Jacobson", "given" : "C E", "non-dropping-particle" : "", "parse-names" : false, "suffix" : "" }, { "dropping-particle" : "", "family" : "Rodriguez", "given" : "R L", "non-dropping-particle" : "", "parse-names" : false, "suffix" : "" }, { "dropping-particle" : "", "family" : "Haq", "given" : "I U", "non-dropping-particle" : "", "parse-names" : false, "suffix" : "" }, { "dropping-particle" : "", "family" : "Siddiqui", "given" : "M S", "non-dropping-particle" : "", "parse-names" : false, "suffix" : "" }, { "dropping-particle" : "", "family" : "Malaty", "given" : "I a", "non-dropping-particle" : "", "parse-names" : false, "suffix" : "" }, { "dropping-particle" : "", "family" : "Morishita", "given" : "T", "non-dropping-particle" : "", "parse-names" : false, "suffix" : "" }, { "dropping-particle" : "", "family" : "Hass", "given" : "C J", "non-dropping-particle" : "", "parse-names" : false, "suffix" : "" }, { "dropping-particle" : "", "family" : "Okun", "given" : "M S", "non-dropping-particle" : "", "parse-names" : false, "suffix" : "" } ], "container-title" : "Journal of neurology, neurosurgery, and psychiatry", "id" : "ITEM-1", "issue" : "7", "issued" : { "date-parts" : [ [ "2009" ] ] }, "page" : "794-7", "title" : "Brain penetration effects of microelectrodes and DBS leads in STN or GPi.", "type" : "article-journal", "volume" : "80" }, "uris" : [ "http://www.mendeley.com/documents/?uuid=9fa3308c-ae1b-41aa-a886-f3904e17bbfb" ] } ], "mendeley" : { "formattedCitation" : "[10]", "plainTextFormattedCitation" : "[10]", "previouslyFormattedCitation" : "[54]"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0]</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0</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Weaver et al. 200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1/jama.2008.929", "ISSN" : "1538-3598", "PMID" : "19126811", "abstract" : "CONTEXT: Deep brain stimulation is an accepted treatment for advanced Parkinson disease (PD), although there are few randomized trials comparing treatments, and most studies exclude older patients. OBJECTIVE: To compare 6-month outcomes for patients with PD who received deep brain stimulation or best medical therapy. DESIGN, SETTING, AND PATIENTS: Randomized controlled trial of patients who received either deep brain stimulation or best medical therapy, stratified by study site and patient age (&lt; 70 years vs &gt; or = 70 years) at 7 Veterans Affairs and 6 university hospitals between May 2002 and October 2005. A total of 255 patients with PD (Hoehn and Yahr stage &gt; or = 2 while not taking medications) were enrolled; 25% were aged 70 years or older. The final 6-month follow-up visit occurred in May 2006. INTERVENTION: Bilateral deep brain stimulation of the subthalamic nucleus (n = 60) or globus pallidus (n = 61). Patients receiving best medical therapy (n = 134) were actively managed by movement disorder neurologists. MAIN OUTCOME MEASURES: The primary outcome was time spent in the \"on\" state (good motor control with unimpeded motor function) without troubling dyskinesia, using motor diaries. Other outcomes included motor function, quality of life, neurocognitive function, and adverse events. RESULTS: Patients who received deep brain stimulation gained a mean of 4.6 h/d of on time without troubling dyskinesia compared with 0 h/d for patients who received best medical therapy (between group mean difference, 4.5 h/d [95% CI, 3.7-5.4 h/d]; P &lt; .001). Motor function improved significantly (P &lt; .001) with deep brain stimulation vs best medical therapy, such that 71% of deep brain stimulation patients and 32% of best medical therapy patients experienced clinically meaningful motor function improvements (&gt; or = 5 points). Compared with the best medical therapy group, the deep brain stimulation group experienced significant improvements in the summary measure of quality of life and on 7 of 8 PD quality-of-life scores (P &lt; .001). Neurocognitive testing revealed small decrements in some areas of information processing for patients receiving deep brain stimulation vs best medical therapy. At least 1 serious adverse event occurred in 49 deep brain stimulation patients and 15 best medical therapy patients (P &lt; .001), including 39 adverse events related to the surgical procedure and 1 death secondary to cerebral hemorrhage. CONCLUSION: In this randomized controlled tria\u2026", "author" : [ { "dropping-particle" : "", "family" : "Weaver", "given" : "Frances M", "non-dropping-particle" : "", "parse-names" : false, "suffix" : "" }, { "dropping-particle" : "", "family" : "Follett", "given" : "Kenneth", "non-dropping-particle" : "", "parse-names" : false, "suffix" : "" }, { "dropping-particle" : "", "family" : "Stern", "given" : "Matthew", "non-dropping-particle" : "", "parse-names" : false, "suffix" : "" }, { "dropping-particle" : "", "family" : "Hur", "given" : "Kwan", "non-dropping-particle" : "", "parse-names" : false, "suffix" : "" }, { "dropping-particle" : "", "family" : "Harris", "given" : "Crystal", "non-dropping-particle" : "", "parse-names" : false, "suffix" : "" }, { "dropping-particle" : "", "family" : "Marks", "given" : "William J", "non-dropping-particle" : "", "parse-names" : false, "suffix" : "" }, { "dropping-particle" : "", "family" : "Rothlind", "given" : "Johannes", "non-dropping-particle" : "", "parse-names" : false, "suffix" : "" }, { "dropping-particle" : "", "family" : "Sagher", "given" : "Oren", "non-dropping-particle" : "", "parse-names" : false, "suffix" : "" }, { "dropping-particle" : "", "family" : "Reda", "given" : "Domenic", "non-dropping-particle" : "", "parse-names" : false, "suffix" : "" }, { "dropping-particle" : "", "family" : "Moy", "given" : "Claudia S", "non-dropping-particle" : "", "parse-names" : false, "suffix" : "" }, { "dropping-particle" : "", "family" : "Pahwa", "given" : "Rajesh", "non-dropping-particle" : "", "parse-names" : false, "suffix" : "" }, { "dropping-particle" : "", "family" : "Burchiel", "given" : "Kim", "non-dropping-particle" : "", "parse-names" : false, "suffix" : "" }, { "dropping-particle" : "", "family" : "Hogarth", "given" : "Penelope", "non-dropping-particle" : "", "parse-names" : false, "suffix" : "" }, { "dropping-particle" : "", "family" : "Lai", "given" : "Eugene C", "non-dropping-particle" : "", "parse-names" : false, "suffix" : "" }, { "dropping-particle" : "", "family" : "Duda", "given" : "John E", "non-dropping-particle" : "", "parse-names" : false, "suffix" : "" }, { "dropping-particle" : "", "family" : "Holloway", "given" : "Kathryn", "non-dropping-particle" : "", "parse-names" : false, "suffix" : "" }, { "dropping-particle" : "", "family" : "Samii", "given" : "Ali", "non-dropping-particle" : "", "parse-names" : false, "suffix" : "" }, { "dropping-particle" : "", "family" : "Horn", "given" : "Stacy", "non-dropping-particle" : "", "parse-names" : false, "suffix" : "" }, { "dropping-particle" : "", "family" : "Bronstein", "given" : "Jeff", "non-dropping-particle" : "", "parse-names" : false, "suffix" : "" }, { "dropping-particle" : "", "family" : "Stoner", "given" : "Gatana", "non-dropping-particle" : "", "parse-names" : false, "suffix" : "" }, { "dropping-particle" : "", "family" : "Heemskerk", "given" : "Jill", "non-dropping-particle" : "", "parse-names" : false, "suffix" : "" }, { "dropping-particle" : "", "family" : "Huang", "given" : "Grant D", "non-dropping-particle" : "", "parse-names" : false, "suffix" : "" } ], "container-title" : "JAMA : the journal of the American Medical Association", "id" : "ITEM-1", "issue" : "1", "issued" : { "date-parts" : [ [ "2009", "1", "7" ] ] }, "page" : "63-73", "title" : "Bilateral deep brain stimulation vs best medical therapy for patients with advanced Parkinson disease: a randomized controlled trial.", "type" : "article-journal", "volume" : "301" }, "uris" : [ "http://www.mendeley.com/documents/?uuid=9f7ac53d-7d85-4398-a49a-7e84c595ad3e" ] } ], "mendeley" : { "formattedCitation" : "[11]", "plainTextFormattedCitation" : "[11]", "previouslyFormattedCitation" : "[5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1]</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Data overlap with </w:t>
            </w:r>
            <w:proofErr w:type="spellStart"/>
            <w:r>
              <w:rPr>
                <w:rFonts w:asciiTheme="majorBidi" w:hAnsiTheme="majorBidi" w:cstheme="majorBidi"/>
                <w:sz w:val="24"/>
                <w:szCs w:val="24"/>
                <w:lang w:bidi="ar-EG"/>
              </w:rPr>
              <w:t>Rothlind</w:t>
            </w:r>
            <w:proofErr w:type="spellEnd"/>
            <w:r>
              <w:rPr>
                <w:rFonts w:asciiTheme="majorBidi" w:hAnsiTheme="majorBidi" w:cstheme="majorBidi"/>
                <w:sz w:val="24"/>
                <w:szCs w:val="24"/>
                <w:lang w:bidi="ar-EG"/>
              </w:rPr>
              <w:t xml:space="preserve"> et al study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2014-308119", "ISSN" : "1468-330X (Electronic)", "PMID" : "25185211", "abstract" : "BACKGROUND: Deep brain stimulation (DBS) improves motor symptoms in Parkinson's disease (PD), but questions remain regarding neuropsychological decrements sometimes associated with this treatment, including rates of statistically and clinically meaningful change, and whether there are differences in outcome related to surgical target. METHODS: Neuropsychological functioning was assessed in patients with Parkinson's disease (PD) at baseline and after 6 months in a prospective, randomised, controlled study comparing best medical therapy (BMT, n=116) and bilateral deep brain stimulation (DBS, n=164) at either the subthalamic nucleus (STN, n=84) or globus pallidus interna (GPi, n=80), using standardised neuropsychological tests. Measures of functional outcomes were also administered. RESULTS: Comparison of the two DBS targets revealed few significant group differences. STN DBS was associated with greater mean reductions on some measures of processing speed, only one of which was statistically significant in comparison with stimulation of GPi. GPi DBS was associated with lower mean performance on one measure of learning and memory that requires mental control and cognitive flexibility. Compared to the group receiving BMT, the combined DBS group had significantly greater mean reductions at 6-month follow-up in performance on multiple measures of processing speed and working memory. After calculating thresholds for statistically reliable change from data obtained from the BMT group, the combined DBS group also displayed higher rates of decline in neuropsychological test performance. Among study completers, 18 (11%) study participants receiving DBS displayed reliable decline by multiple indicators in two or more cognitive domains, a significantly higher rate than in the BMT group (3%). This multi-domain cognitive decline was associated with less beneficial change in subjective ratings of everyday functioning and quality of life (QOL). The multi-domain cognitive decline group continued to function at a lower level at 24-month follow-up. CONCLUSIONS: In those with PD, the likelihood of significant decline in neuropsychological functioning increases with DBS, affecting a small minority of patients who also appear to respond less optimally to DBS by other indicators of QOL. TRIAL REGISTRATION NUMBER: NCT00056563 and NCT01076452.", "author" : [ { "dropping-particle" : "", "family" : "Rothlind", "given" : "Johannes C", "non-dropping-particle" : "", "parse-names" : false, "suffix" : "" }, { "dropping-particle" : "", "family" : "York", "given" : "Michele K", "non-dropping-particle" : "", "parse-names" : false, "suffix" : "" }, { "dropping-particle" : "", "family" : "Carlson", "given" : "Kim", "non-dropping-particle" : "", "parse-names" : false, "suffix" : "" }, { "dropping-particle" : "", "family" : "Luo", "given" : "Ping", "non-dropping-particle" : "", "parse-names" : false, "suffix" : "" }, { "dropping-particle" : "", "family" : "Marks", "given" : "William J Jr", "non-dropping-particle" : "", "parse-names" : false, "suffix" : "" }, { "dropping-particle" : "", "family" : "Weaver", "given" : "Frances M", "non-dropping-particle" : "", "parse-names" : false, "suffix" : "" }, { "dropping-particle" : "", "family" : "Stern", "given" : "Matthew", "non-dropping-particle" : "", "parse-names" : false, "suffix" : "" }, { "dropping-particle" : "", "family" : "Follett", "given" : "Kenneth", "non-dropping-particle" : "", "parse-names" : false, "suffix" : "" }, { "dropping-particle" : "", "family" : "Reda", "given" : "Domenic", "non-dropping-particle" : "", "parse-names" : false, "suffix" : "" } ], "container-title" : "Journal of neurology, neurosurgery, and psychiatry", "id" : "ITEM-1", "issue" : "6", "issued" : { "date-parts" : [ [ "2015", "6" ] ] }, "language" : "eng", "page" : "622-629", "publisher-place" : "England", "title" : "Neuropsychological changes following deep brain stimulation surgery for Parkinson's disease: comparisons of treatment at pallidal and subthalamic targets versus best medical therapy.", "type" : "article-journal", "volume" : "86" }, "uris" : [ "http://www.mendeley.com/documents/?uuid=bcf869bb-6b21-4109-bd55-75a09faefcc1" ] } ], "mendeley" : { "formattedCitation" : "[6]", "plainTextFormattedCitation" : "[6]", "previouslyFormattedCitation" : "[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6]</w:t>
            </w:r>
            <w:r>
              <w:rPr>
                <w:rFonts w:asciiTheme="majorBidi" w:hAnsiTheme="majorBidi" w:cstheme="majorBidi"/>
                <w:sz w:val="24"/>
                <w:szCs w:val="24"/>
                <w:lang w:bidi="ar-EG"/>
              </w:rPr>
              <w:fldChar w:fldCharType="end"/>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1</w:t>
            </w:r>
          </w:p>
        </w:tc>
        <w:tc>
          <w:tcPr>
            <w:tcW w:w="3958" w:type="dxa"/>
          </w:tcPr>
          <w:p w:rsidR="00846D37"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Hariz</w:t>
            </w:r>
            <w:proofErr w:type="spellEnd"/>
            <w:r>
              <w:rPr>
                <w:rFonts w:asciiTheme="majorBidi" w:hAnsiTheme="majorBidi" w:cstheme="majorBidi"/>
                <w:sz w:val="24"/>
                <w:szCs w:val="24"/>
                <w:lang w:bidi="ar-EG"/>
              </w:rPr>
              <w:t xml:space="preserve"> et al. 2008</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mds.21888", "ISSN" : "1531-8257", "PMID" : "18067188", "abstract" : "Ongoing adverse events (AEs) at 4-years postsurgery in 69 patients with advanced Parkinson's disease (PD) who received deep brain stimulation (DBS) of the subthalamic nucleus (STN) (n = 49) or the internal globus pallidus (GPi) (n = 20), in the framework of a subset of eight centers of a multicenter study, were analyzed by an independent ad hoc committee. At baseline, the patients' age, sex, disease duration, and clinical condition were virtually identical, as was the duration of follow-up. There were 64 AEs reported in 53% of STN DBS patients and eight AEs reported in 35% of GPi DBS patients. Most of the AEs were not deemed severe and were reported to be present \"both with and without stimulation.\" The majority of the AEs affected patients' cognitive, psychiatric and behavioral status, as well as speech, gait, and balance, and most of these AEs occurred in STN DBS patients. When comparing patients who exhibited AEs with those who did not, it was found that in the STN DBS group, the patients with AEs had a longer disease duration, as well as more gait disorders and psychiatric disturbances at baseline.", "author" : [ { "dropping-particle" : "", "family" : "Hariz", "given" : "Marwan I", "non-dropping-particle" : "", "parse-names" : false, "suffix" : "" }, { "dropping-particle" : "", "family" : "Rehncrona", "given" : "Stig", "non-dropping-particle" : "", "parse-names" : false, "suffix" : "" }, { "dropping-particle" : "", "family" : "Quinn", "given" : "Niall P", "non-dropping-particle" : "", "parse-names" : false, "suffix" : "" }, { "dropping-particle" : "", "family" : "Speelman", "given" : "Johannes D", "non-dropping-particle" : "", "parse-names" : false, "suffix" : "" }, { "dropping-particle" : "", "family" : "Wensing", "given" : "Carin", "non-dropping-particle" : "", "parse-names" : false, "suffix" : "" } ], "container-title" : "Movement disorders : official journal of the Movement Disorder Society", "id" : "ITEM-1", "issue" : "3", "issued" : { "date-parts" : [ [ "2008", "2", "15" ] ] }, "page" : "416-21", "title" : "Multicenter study on deep brain stimulation in Parkinson's disease: an independent assessment of reported adverse events at 4 years.", "type" : "article-journal", "volume" : "23" }, "uris" : [ "http://www.mendeley.com/documents/?uuid=52cb91e0-368b-4c65-afdd-65e196e715cf" ] } ], "mendeley" : { "formattedCitation" : "[12]", "plainTextFormattedCitation" : "[12]", "previouslyFormattedCitation" : "[5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2]</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2</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nderson et al. 2005</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1/archneur.62.4.554", "ISSN" : "0003-9942", "PMID" : "15824252", "abstract" : "BACKGROUND: Deep brain stimulation (DBS) of the globus pallidus interna (GPi) and subthalamic nucleus (STN) has been reported to relieve motor symptoms and levodopa-induced dyskinesia in patients with advanced Parkinson disease (PD). Although it has been suggested that stimulation of the STN may be superior to stimulation of the GPi, comparative trials are limited. OBJECTIVE: To extend our randomized, blinded pilot comparison of the safety and efficacy of STN and GPi stimulation in patients with advanced PD. DESIGN: This study represents the combined results from our previously published, randomized, blinded, parallel-group pilot study and additional patients enrolled in our single-center extension study. SETTING: Oregon Health and Science University in Portland.Patients Twenty-three patients with idiopathic PD, levodopa-induced dyskinesia, and response fluctuations were randomized to implantation of bilateral GPi or STN stimulators. Patients and evaluating clinicians were blinded to stimulation site. All patients were tested preoperatively while taking and not taking medications and after 3, 6, and 12 months of DBS. MAIN OUTCOME MEASURES: Postoperatively, response of symptoms to DBS, medication, and combined medication and DBS was evaluated. Twenty patients (10 in the GPi group and 10 in the STN group) completed 12-month follow-up. RESULTS: Off-medication Unified Parkinson's Disease Rating Scale motor scores were improved after 12 months of both GPi and STN stimulation (39% vs 48%). Bradykinesia tended to improve more with STN than GPi stimulation. No improvement in on-medication function was observed in either group. Levodopa dose was reduced by 38% in STN stimulation patients compared with 3% in GPi stimulation patients (P = .08). Dyskinesia was reduced by stimulation at both GPi and STN (89% vs 62%). Cognitive and behavioral complications were observed only in combination with STN stimulation. CONCLUSION: Stimulation of either the GPi or STN improves many features of advanced PD. It is premature to exclude GPi as an appropriate target for DBS in patients with advanced disease.", "author" : [ { "dropping-particle" : "", "family" : "Anderson", "given" : "Valerie C", "non-dropping-particle" : "", "parse-names" : false, "suffix" : "" }, { "dropping-particle" : "", "family" : "Burchiel", "given" : "Kim J", "non-dropping-particle" : "", "parse-names" : false, "suffix" : "" }, { "dropping-particle" : "", "family" : "Hogarth", "given" : "Penelope", "non-dropping-particle" : "", "parse-names" : false, "suffix" : "" }, { "dropping-particle" : "", "family" : "Favre", "given" : "Jacques", "non-dropping-particle" : "", "parse-names" : false, "suffix" : "" }, { "dropping-particle" : "", "family" : "Hammerstad", "given" : "John P", "non-dropping-particle" : "", "parse-names" : false, "suffix" : "" } ], "container-title" : "Archives of neurology", "id" : "ITEM-1", "issue" : "4", "issued" : { "date-parts" : [ [ "2005", "4", "1" ] ] }, "page" : "554-60", "publisher" : "American Medical Association", "title" : "Pallidal vs subthalamic nucleus deep brain stimulation in Parkinson disease.", "type" : "article-journal", "volume" : "62" }, "uris" : [ "http://www.mendeley.com/documents/?uuid=713500e3-583a-4482-8fcd-d5ac8bf4b28f" ] } ], "mendeley" : { "formattedCitation" : "[13]", "plainTextFormattedCitation" : "[13]", "previouslyFormattedCitation" : "[57]"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3]</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3</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Escamilla-</w:t>
            </w:r>
            <w:proofErr w:type="spellStart"/>
            <w:r>
              <w:rPr>
                <w:rFonts w:asciiTheme="majorBidi" w:hAnsiTheme="majorBidi" w:cstheme="majorBidi"/>
                <w:sz w:val="24"/>
                <w:szCs w:val="24"/>
                <w:lang w:bidi="ar-EG"/>
              </w:rPr>
              <w:t>Sevilla</w:t>
            </w:r>
            <w:proofErr w:type="spellEnd"/>
            <w:r>
              <w:rPr>
                <w:rFonts w:asciiTheme="majorBidi" w:hAnsiTheme="majorBidi" w:cstheme="majorBidi"/>
                <w:sz w:val="24"/>
                <w:szCs w:val="24"/>
                <w:lang w:bidi="ar-EG"/>
              </w:rPr>
              <w:t xml:space="preserve"> et al., 2004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ISSN" : "0213-4853 (Print)", "PMID" : "15568169", "abstract" : "INTRODUCTION: Bilateral deep brain stimulation (DBS) of the subthalamic nucleus (STN) or globus pallidus internus (GPi) have demonstrated efficacy in advanced Parkinson's disease (PD). We aimed to assess the clinical utility of these procedures in terms of the quality of life, and to determine the pre and postsurgical characteristics related to the outcome. METHOD: A prospective study  was conducted on a cohort of 20 patients with advanced PD who underwent bilateral DBS: 14 in STN and 6 in GPi. They were assessed according to the CAPSIT-PD protocol before and after surgery, with a mean follow-up of 9 and 11 months, respectively. The main outcome variables were change in the UPDRS III score in off efficacy and the PDQ-39 quality of life questionnaire score (clinical utility). RESULTS: The STN group improved their UPDRS III in off by a mean of 35% (p = 0.001) and their PDQ-39 by 21% (p = 0.026). The GPi group improved their UPDRS III in off by 21% (p = 0.028) and their PDQ-39 by 37% (p = 0.116). The presurgical levodopa-equivalent dose was a positive predictor of the efficacy and clinical utility of STN DBS and a negative predictor of the efficacy of GPi DBS.  In both groups, the clinical utility was determined by improvement in functional  disability in off scales. CONCLUSIONS: Bilateral DBS demonstrated middle-term efficacy and clinical utility in the treatment of advanced PD. The presurgical levodopa-equivalent dose was a predictor of the efficacy and clinical utility of  DBS.", "author" : [ { "dropping-particle" : "", "family" : "Escamilla-Sevilla", "given" : "F", "non-dropping-particle" : "", "parse-names" : false, "suffix" : "" }, { "dropping-particle" : "", "family" : "Minguez-Castellanos", "given" : "A", "non-dropping-particle" : "", "parse-names" : false, "suffix" : "" }, { "dropping-particle" : "", "family" : "Katati", "given" : "M Jouma", "non-dropping-particle" : "", "parse-names" : false, "suffix" : "" }, { "dropping-particle" : "", "family" : "Martin-Linares", "given" : "J M", "non-dropping-particle" : "", "parse-names" : false, "suffix" : "" }, { "dropping-particle" : "", "family" : "Meersmans", "given" : "M", "non-dropping-particle" : "", "parse-names" : false, "suffix" : "" }, { "dropping-particle" : "", "family" : "Ortega-Moreno", "given" : "A", "non-dropping-particle" : "", "parse-names" : false, "suffix" : "" }, { "dropping-particle" : "", "family" : "Arjona", "given" : "V", "non-dropping-particle" : "", "parse-names" : false, "suffix" : "" } ], "container-title" : "Neurologia (Barcelona, Spain)", "id" : "ITEM-1", "issue" : "10", "issued" : { "date-parts" : [ [ "2004" ] ] }, "page" : "719-727", "title" : "[Clinical utility of deep brain stimulation in an advanced Parkinson's disease].", "type" : "article-journal", "volume" : "19" }, "uris" : [ "http://www.mendeley.com/documents/?uuid=3de9dd8c-6ba3-4fad-a913-09f04ccdab2d" ] } ], "mendeley" : { "formattedCitation" : "[14]", "plainTextFormattedCitation" : "[14]", "previouslyFormattedCitation" : "[58]"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4]</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4</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Volkmann et al. </w:t>
            </w:r>
            <w:r w:rsidRPr="00DD2EC3">
              <w:rPr>
                <w:rFonts w:asciiTheme="majorBidi" w:hAnsiTheme="majorBidi" w:cstheme="majorBidi"/>
                <w:sz w:val="24"/>
                <w:szCs w:val="24"/>
                <w:lang w:bidi="ar-EG"/>
              </w:rPr>
              <w:t>2004</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ana.20091", "ISBN" : "0364-5134 (Print)\\r0364-5134 (Linking)", "ISSN" : "03645134", "PMID" : "15174022", "abstract" : "We followed up 11 patients for up to 5 years after bilateral pallidal deep brain stimulation for advanced Parkinson's disease. Dyskinesias remained significantly reduced until the last assessment. The initial improvement of off-period motor symptoms and fluctuations, however, was not sustained and gradually declined. Beneficial effects of pallidal deep brain stimulation on activities of daily living in the on- and off-period were lost after the first year. Replacement of pallidal electrodes into the subthalamic nucleus in four patients could restore the initial benefit of deep brain stimulation and allowed a significant reduction of dopaminergic drug therapy.", "author" : [ { "dropping-particle" : "", "family" : "Volkmann", "given" : "Jens", "non-dropping-particle" : "", "parse-names" : false, "suffix" : "" }, { "dropping-particle" : "", "family" : "Allert", "given" : "Niels", "non-dropping-particle" : "", "parse-names" : false, "suffix" : "" }, { "dropping-particle" : "", "family" : "Voges", "given" : "J\u00fcrgen", "non-dropping-particle" : "", "parse-names" : false, "suffix" : "" }, { "dropping-particle" : "", "family" : "Sturm", "given" : "Volker", "non-dropping-particle" : "", "parse-names" : false, "suffix" : "" }, { "dropping-particle" : "", "family" : "Schnitzler", "given" : "Alfons", "non-dropping-particle" : "", "parse-names" : false, "suffix" : "" }, { "dropping-particle" : "", "family" : "Freund", "given" : "Hans Joachim", "non-dropping-particle" : "", "parse-names" : false, "suffix" : "" } ], "container-title" : "Annals of Neurology", "id" : "ITEM-1", "issue" : "6", "issued" : { "date-parts" : [ [ "2004" ] ] }, "page" : "871-875", "title" : "Long-term results of bilateral pallidal stimulation in Parkinson's disease", "type" : "article-journal", "volume" : "55" }, "uris" : [ "http://www.mendeley.com/documents/?uuid=dae27c3d-77de-4317-9539-8d6b41effb66" ] } ], "mendeley" : { "formattedCitation" : "[15]", "plainTextFormattedCitation" : "[15]", "previouslyFormattedCitation" : "[59]"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5]</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GPi-DBS only.</w:t>
            </w:r>
          </w:p>
        </w:tc>
      </w:tr>
      <w:tr w:rsidR="00846D37" w:rsidTr="00846D37">
        <w:tc>
          <w:tcPr>
            <w:tcW w:w="715" w:type="dxa"/>
          </w:tcPr>
          <w:p w:rsidR="00846D37" w:rsidRPr="009B7601"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5</w:t>
            </w:r>
          </w:p>
        </w:tc>
        <w:tc>
          <w:tcPr>
            <w:tcW w:w="3958"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 xml:space="preserve">Rocchi </w:t>
            </w:r>
            <w:r>
              <w:rPr>
                <w:rFonts w:asciiTheme="majorBidi" w:hAnsiTheme="majorBidi" w:cstheme="majorBidi"/>
                <w:sz w:val="24"/>
                <w:szCs w:val="24"/>
                <w:lang w:bidi="ar-EG"/>
              </w:rPr>
              <w:t>et al. 2004</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16/S0966-6362(03)00059-6", "ISSN" : "0966-6362 (Print)", "PMID" : "15013506", "abstract" : "Nine subjects with Parkinson's disease, five subjects with electrodes implanted in the subthalamic nucleus (STN) and four with electrodes in the globus pallidus internus (GPi), were compared with a population of ten age-matched control subjects. The measures studied include a set of summary statistic scores, two stochastic parameters, the distribution of the center of pressure (CoP) displacement angles under each foot, and the distribution of bilateral patterns of CoP displacement angles. A Bayes classifier was designed to monitor the trend of postural performance in patients, with different treatments. Results suggested that the selected measures were sensitive to Parkinsonian postural sway abnormalities and highlight differences in response to treatments. Deep brain stimulation restored a more normal postural sway and levodopa increased sway abnormalities. Furthermore, the selected measures appear to detect different responses to levodopa between the STN and GPi groups: the negative side effects of levodopa on posture were less severe for STN than for GPi patients, perhaps due to the decreased need for levodopa intake in STN subjects. The measures proposed in this preliminary study may be useful adjuncts to evaluate balance and postural control strategies in patients with Parkinson's disease and may allow the comparison of DBS electrode sites, on stance posture.", "author" : [ { "dropping-particle" : "", "family" : "Rocchi", "given" : "Laura", "non-dropping-particle" : "", "parse-names" : false, "suffix" : "" }, { "dropping-particle" : "", "family" : "Chiari", "given" : "Lorenzo", "non-dropping-particle" : "", "parse-names" : false, "suffix" : "" }, { "dropping-particle" : "", "family" : "Cappello", "given" : "Angelo", "non-dropping-particle" : "", "parse-names" : false, "suffix" : "" }, { "dropping-particle" : "", "family" : "Gross", "given" : "Anne", "non-dropping-particle" : "", "parse-names" : false, "suffix" : "" }, { "dropping-particle" : "", "family" : "Horak", "given" : "Fay B", "non-dropping-particle" : "", "parse-names" : false, "suffix" : "" } ], "container-title" : "Gait &amp; posture", "id" : "ITEM-1", "issue" : "2", "issued" : { "date-parts" : [ [ "2004", "4" ] ] }, "language" : "eng", "page" : "172-183", "publisher-place" : "Netherlands", "title" : "Comparison between subthalamic nucleus and globus pallidus internus stimulation for postural performance in Parkinson's disease.", "type" : "article-journal", "volume" : "19" }, "uris" : [ "http://www.mendeley.com/documents/?uuid=d4f7ad87-13f8-446e-b6a9-39fe7260367d" ] } ], "mendeley" : { "formattedCitation" : "[16]", "plainTextFormattedCitation" : "[16]", "previouslyFormattedCitation" : "[60]"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6]</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6</w:t>
            </w:r>
          </w:p>
        </w:tc>
        <w:tc>
          <w:tcPr>
            <w:tcW w:w="3958" w:type="dxa"/>
          </w:tcPr>
          <w:p w:rsidR="00846D37"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Okun</w:t>
            </w:r>
            <w:proofErr w:type="spellEnd"/>
            <w:r>
              <w:rPr>
                <w:rFonts w:asciiTheme="majorBidi" w:hAnsiTheme="majorBidi" w:cstheme="majorBidi"/>
                <w:sz w:val="24"/>
                <w:szCs w:val="24"/>
                <w:lang w:bidi="ar-EG"/>
              </w:rPr>
              <w:t xml:space="preserve"> et al. 2003</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ISSN" : "0022-3050", "PMID" : "14617726", "abstract" : "The results of this study suggest that there are mood changes associated with deep brain stimulation of the subthalamic nucleus (STN) and the globus pallidus interna (GPi). Further, optimal placement of electrodes in both STN and GPi seems to result in overall improvement in mood and is associated with a lower incidence of adverse mood effects than stimulation outside the optimal site. Preliminary data from this study, however, suggest that slight movement dorsal or ventral to the site of optimal motor performance may be associated with more adverse changes in mood with STN stimulation than with GPi stimulation.", "author" : [ { "dropping-particle" : "", "family" : "Okun", "given" : "M S", "non-dropping-particle" : "", "parse-names" : false, "suffix" : "" }, { "dropping-particle" : "", "family" : "Green", "given" : "J", "non-dropping-particle" : "", "parse-names" : false, "suffix" : "" }, { "dropping-particle" : "", "family" : "Saben", "given" : "R", "non-dropping-particle" : "", "parse-names" : false, "suffix" : "" }, { "dropping-particle" : "", "family" : "Gross", "given" : "R", "non-dropping-particle" : "", "parse-names" : false, "suffix" : "" }, { "dropping-particle" : "", "family" : "Foote", "given" : "K D", "non-dropping-particle" : "", "parse-names" : false, "suffix" : "" }, { "dropping-particle" : "", "family" : "Vitek", "given" : "J L", "non-dropping-particle" : "", "parse-names" : false, "suffix" : "" } ], "container-title" : "Journal of neurology, neurosurgery, and psychiatry", "id" : "ITEM-1", "issue" : "11", "issued" : { "date-parts" : [ [ "2003", "11" ] ] }, "page" : "1584-6", "title" : "Mood changes with deep brain stimulation of STN and GPi: results of a pilot study.", "type" : "article-journal", "volume" : "74" }, "uris" : [ "http://www.mendeley.com/documents/?uuid=54b352b1-5066-4036-9a7b-70f959213888" ] } ], "mendeley" : { "formattedCitation" : "[17]", "plainTextFormattedCitation" : "[17]", "previouslyFormattedCitation" : "[61]"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7]</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7</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 xml:space="preserve">Moro et al. </w:t>
            </w:r>
            <w:r w:rsidRPr="009B7601">
              <w:rPr>
                <w:rFonts w:asciiTheme="majorBidi" w:hAnsiTheme="majorBidi" w:cstheme="majorBidi"/>
                <w:sz w:val="24"/>
                <w:szCs w:val="24"/>
                <w:lang w:bidi="ar-EG"/>
              </w:rPr>
              <w:t>2002</w:t>
            </w:r>
            <w:r>
              <w:rPr>
                <w:rFonts w:asciiTheme="majorBidi" w:hAnsiTheme="majorBidi" w:cstheme="majorBidi"/>
                <w:sz w:val="24"/>
                <w:szCs w:val="24"/>
                <w:lang w:bidi="ar-EG"/>
              </w:rPr>
              <w:t xml:space="preserve"> </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212/WNL.59.5.706", "ISBN" : "6199902173", "ISSN" : "0028-3878", "PMID" : "12221161", "abstract" : "BACKGROUND: The main advantage of deep brain stimulation (DBS) in the treatment of PD is that the electrical settings can be adjusted to optimize benefits and minimize adverse effects. The main objective of this study was to discover how varying these electrical parameters impacted on parkinsonian motor signs. METHODS: Twelve patients with PD with chronic bilateral subthalamic nucleus (STN) stimulation were selected. The authors evaluated the effects of a variation in the voltages, frequencies, and pulse widths on tremor, bradykinesia, and rigidity using two different paradigms: one in which the total electrical energy delivered was held constant, and one in which this was varied. Up to 26 parameter conditions were tested under double blind randomized conditions. RESULTS: Voltages &gt;or=3 V and frequencies &gt;or=130 Hz led to the greatest improvement in all three parkinsonian signs. A rate of 5 Hz significantly worsened akinesia. The combination of the highest voltage with the narrowest pulse width was most effective. CONCLUSIONS: This study confirms that the most beneficial effects induced by STN stimulation are obtained at high frequencies and that voltage is the most critical factor to obtain adequate alteration in STN activity. The mechanisms by which STN DBS improves parkinsonism remain speculative.", "author" : [ { "dropping-particle" : "", "family" : "Moro", "given" : "E", "non-dropping-particle" : "", "parse-names" : false, "suffix" : "" }, { "dropping-particle" : "", "family" : "Esselink", "given" : "R J a", "non-dropping-particle" : "", "parse-names" : false, "suffix" : "" }, { "dropping-particle" : "", "family" : "Xie", "given" : "J", "non-dropping-particle" : "", "parse-names" : false, "suffix" : "" }, { "dropping-particle" : "", "family" : "Hommel", "given" : "M", "non-dropping-particle" : "", "parse-names" : false, "suffix" : "" }, { "dropping-particle" : "", "family" : "Benabid", "given" : "a L", "non-dropping-particle" : "", "parse-names" : false, "suffix" : "" }, { "dropping-particle" : "", "family" : "Pollak", "given" : "P", "non-dropping-particle" : "", "parse-names" : false, "suffix" : "" } ], "container-title" : "Neurology", "id" : "ITEM-1", "issue" : "5", "issued" : { "date-parts" : [ [ "2002" ] ] }, "page" : "706-713", "title" : "The impact on Parkinson's disease of electrical parameter settings in STN stimulation.", "type" : "article-journal", "volume" : "59" }, "uris" : [ "http://www.mendeley.com/documents/?uuid=df08daeb-822b-48ae-90cc-c4a86dc6368d" ] } ], "mendeley" : { "formattedCitation" : "[18]", "plainTextFormattedCitation" : "[18]", "previouslyFormattedCitation" : "[62]"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8]</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8</w:t>
            </w:r>
          </w:p>
        </w:tc>
        <w:tc>
          <w:tcPr>
            <w:tcW w:w="3958" w:type="dxa"/>
          </w:tcPr>
          <w:p w:rsidR="00846D37"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Limousin</w:t>
            </w:r>
            <w:proofErr w:type="spellEnd"/>
            <w:r>
              <w:rPr>
                <w:rFonts w:asciiTheme="majorBidi" w:hAnsiTheme="majorBidi" w:cstheme="majorBidi"/>
                <w:sz w:val="24"/>
                <w:szCs w:val="24"/>
                <w:lang w:bidi="ar-EG"/>
              </w:rPr>
              <w:t xml:space="preserve"> et al. </w:t>
            </w:r>
            <w:r w:rsidRPr="009B7601">
              <w:rPr>
                <w:rFonts w:asciiTheme="majorBidi" w:hAnsiTheme="majorBidi" w:cstheme="majorBidi"/>
                <w:sz w:val="24"/>
                <w:szCs w:val="24"/>
                <w:lang w:bidi="ar-EG"/>
              </w:rPr>
              <w:t>1995</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16/S0140-6736(95)90062-4", "ISBN" : "0140-6736 (Print)", "ISSN" : "01406736", "PMID" : "7815888", "abstract" : "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 Quadripolar electrodes connected to a pulse generator were implanted in the subthalamic nuclei on both sides. Patients were evaluated with the unified Parkinson's disease rating scale and timed motor tests. 3 months after surgery, activities of daily living scores had improved by 58-88% and motor scores by 42-84%. This improvement was maintained for up to 8 months in the first patient operated upon. One patient was confused for 2 weeks after surgery, and another developed neuropsychological impairment related to a thalamic infarction which improved over 3 months. In one patient, stimulation could induce ballism that was stopped by reduction of stimulation. This is the first demonstration in human beings of the part played by the subthalamic nuclei in the pathophysiology of Parkinson's disease.", "author" : [ { "dropping-particle" : "", "family" : "Limousin", "given" : "P", "non-dropping-particle" : "", "parse-names" : false, "suffix" : "" }, { "dropping-particle" : "", "family" : "Pollak", "given" : "P", "non-dropping-particle" : "", "parse-names" : false, "suffix" : "" }, { "dropping-particle" : "", "family" : "Benazzouz", "given" : "A", "non-dropping-particle" : "", "parse-names" : false, "suffix" : "" }, { "dropping-particle" : "", "family" : "Hoffmann", "given" : "D", "non-dropping-particle" : "", "parse-names" : false, "suffix" : "" }, { "dropping-particle" : "", "family" : "Bas", "given" : "J F", "non-dropping-particle" : "Le", "parse-names" : false, "suffix" : "" }, { "dropping-particle" : "", "family" : "Broussolle", "given" : "E", "non-dropping-particle" : "", "parse-names" : false, "suffix" : "" }, { "dropping-particle" : "", "family" : "Perret", "given" : "J E", "non-dropping-particle" : "", "parse-names" : false, "suffix" : "" }, { "dropping-particle" : "", "family" : "Benabid", "given" : "A L", "non-dropping-particle" : "", "parse-names" : false, "suffix" : "" } ], "container-title" : "Lancet", "id" : "ITEM-1", "issue" : "0140-6736 (Print)", "issued" : { "date-parts" : [ [ "1995" ] ] }, "page" : "91-95", "title" : "Effect of parkinsonian signs and symptoms of bilateral subthalamic nucleus stimulation.", "type" : "article-journal", "volume" : "345" }, "uris" : [ "http://www.mendeley.com/documents/?uuid=3fecd62a-747c-4993-98a9-b7fedaa92fa8" ] } ], "mendeley" : { "formattedCitation" : "[19]", "plainTextFormattedCitation" : "[19]", "previouslyFormattedCitation" : "[63]"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19]</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19</w:t>
            </w:r>
          </w:p>
        </w:tc>
        <w:tc>
          <w:tcPr>
            <w:tcW w:w="3958" w:type="dxa"/>
          </w:tcPr>
          <w:p w:rsidR="00846D37"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Zahodne</w:t>
            </w:r>
            <w:proofErr w:type="spellEnd"/>
            <w:r>
              <w:rPr>
                <w:rFonts w:asciiTheme="majorBidi" w:hAnsiTheme="majorBidi" w:cstheme="majorBidi"/>
                <w:sz w:val="24"/>
                <w:szCs w:val="24"/>
                <w:lang w:bidi="ar-EG"/>
              </w:rPr>
              <w:t xml:space="preserve"> et al 200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7/s00415-009-5121-7", "ISSN" : "1432-1459", "PMID" : "19363633", "abstract" : "While deep brain stimulation (DBS) surgery is a well-accepted treatment for Parkinson disease (PD) that improves overall quality of life (QoL), its effects across different domains of QoL are unclear. The study reported here directly compared the effects of unilateral DBS in subthalamic nucleus (STN) or globus pallidus (GPi) on QoL in 42 non-demented patients with medication-refractory PD. Patients were enrolled in the COMPARE trial, a randomized clinical trial of cognitive and mood effects of STN versus GPi DBS conducted at the University of Florida Movement Disorders Center. Patients underwent motor, mood, verbal fluency and QoL (Parkinson disease questionnaire: PDQ-39) measures before and 6 months following surgery. Groups experienced motor and mood improvements that did not differ by target. Patients with STN DBS evidenced a slight decrement on letter fluency. On average, all patients endorsed better overall QoL after surgery. However, despite similar motor and mood improvements, GPi patients improved more than STN patients (38 vs. 14%, respectively; P = 0.03). Patients reported better QoL on subscales of mobility, activities of daily living (ADLs), emotional well-being, stigma, cognition and discomfort, but not on those of social support and communication. Improvements on the mobility, ADLs, stigma and social support subscales were greater amongst GPi patients. In regression analyses, only depression changes independently predicted changes in overall QoL as well as emotional well-being and social support changes. Within the STN group only, declining category fluency scores correlated with poorer QoL on the communication subscale. Unilateral DBS in both STN and GPi improved QoL overall and in disparate domains 6 months after surgery. Patients receiving GPi DBS reported greater improvements that cannot be explained by differential mood or motor effects; however, verbal fluency changes may have partially contributed to lesser QoL improvements amongst STN patients.", "author" : [ { "dropping-particle" : "", "family" : "Zahodne", "given" : "Laura B", "non-dropping-particle" : "", "parse-names" : false, "suffix" : "" }, { "dropping-particle" : "", "family" : "Okun", "given" : "Michael S", "non-dropping-particle" : "", "parse-names" : false, "suffix" : "" }, { "dropping-particle" : "", "family" : "Foote", "given" : "Kelly D", "non-dropping-particle" : "", "parse-names" : false, "suffix" : "" }, { "dropping-particle" : "", "family" : "Fernandez", "given" : "Hubert H", "non-dropping-particle" : "", "parse-names" : false, "suffix" : "" }, { "dropping-particle" : "", "family" : "Rodriguez", "given" : "Ramon L", "non-dropping-particle" : "", "parse-names" : false, "suffix" : "" }, { "dropping-particle" : "", "family" : "Wu", "given" : "Samuel S", "non-dropping-particle" : "", "parse-names" : false, "suffix" : "" }, { "dropping-particle" : "", "family" : "Kirsch-Darrow", "given" : "Lindsey", "non-dropping-particle" : "", "parse-names" : false, "suffix" : "" }, { "dropping-particle" : "", "family" : "Jacobson", "given" : "Charles E", "non-dropping-particle" : "", "parse-names" : false, "suffix" : "" }, { "dropping-particle" : "", "family" : "Rosado", "given" : "Christian", "non-dropping-particle" : "", "parse-names" : false, "suffix" : "" }, { "dropping-particle" : "", "family" : "Bowers", "given" : "Dawn", "non-dropping-particle" : "", "parse-names" : false, "suffix" : "" } ], "container-title" : "Journal of neurology", "id" : "ITEM-1", "issue" : "8", "issued" : { "date-parts" : [ [ "2009", "8" ] ] }, "page" : "1321-9", "title" : "Greater improvement in quality of life following unilateral deep brain stimulation surgery in the globus pallidus as compared to the subthalamic nucleus.", "type" : "article-journal", "volume" : "256" }, "uris" : [ "http://www.mendeley.com/documents/?uuid=6f85f338-5c17-43d7-9c26-5100bd22b27c" ] } ], "mendeley" : { "formattedCitation" : "[20]", "plainTextFormattedCitation" : "[20]", "previouslyFormattedCitation" : "[64]"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0]</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Data overlap.</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0</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Vesper et al. 201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73.3.275", "ISBN" : "0022-3050", "ISSN" : "00223050", "PMID" : "12185158", "abstract" : "OBJECTIVES: To evaluate the safety and efficacy of a new dual channel stimulator (Kinetra) in patients with severe Parkinson's disease (PD) or essential tremor (ET). METHODS: 111 patients with PD and 18 with ET were studied. Leads were implanted into the subthalamic nucleus (STN) or internal globus pallidus of patients with the akinetic/rigid type of PD. Leads were implanted into the ventral intermediate nucleus (VIM) of the thalamus or the STN in patients with the tremor dominant type of PD and in those with ET. Technical data on the device and adverse events occurring during the study were documented. Patients were assessed with established and validated clinical scales before surgery and at three and six months' follow up. RESULTS: No device failure or unexpected adverse events occurred during the study. The dual channel stimulator used in stimulation of the STN, internal globus pallidus, and VIM in PD and ET was as safe and effective as the single channel stimulators in use. Mortality, morbidity, and infections were documented in the 129 treated patients. The parameter settings were similar to those usually programmed with single channel stimulators. Time spent in the operating room to implant the Kinetra system was systematically documented. In the PD group, improvement in the unified Parkinson's disease rating scale motor score, decrease in medication OFF periods, and reduced levodopa induced dyskinesia by bilateral STN stimulation were similar to those previously reported with bilaterally applied single channel stimulators. In the ET group upper and lower limb tremor scores were reduced by VIM stimulation. Activities of daily living improved in both disease groups. CONCLUSION: The Kinetra facilitated bilateral deep brain stimulation implantation surgery and is easy to use. It offers more advantages for the patient than the single channel stimulators; consequently, this new device may be recommended to treat patients with severe PD and ET.", "author" : [ { "dropping-particle" : "", "family" : "Vesper", "given" : "J", "non-dropping-particle" : "", "parse-names" : false, "suffix" : "" }, { "dropping-particle" : "", "family" : "Chabardes", "given" : "S", "non-dropping-particle" : "", "parse-names" : false, "suffix" : "" }, { "dropping-particle" : "", "family" : "Fraix", "given" : "V", "non-dropping-particle" : "", "parse-names" : false, "suffix" : "" }, { "dropping-particle" : "", "family" : "Sunde", "given" : "N", "non-dropping-particle" : "", "parse-names" : false, "suffix" : "" }, { "dropping-particle" : "", "family" : "\u00d8stergaard", "given" : "K", "non-dropping-particle" : "", "parse-names" : false, "suffix" : "" } ], "container-title" : "Journal of neurology, neurosurgery, and psychiatry", "id" : "ITEM-1", "issue" : "3", "issued" : { "date-parts" : [ [ "2002" ] ] }, "page" : "275-280", "title" : "Dual channel deep brain stimulation system (Kinetra) for Parkinson's disease and essential tremor: a prospective multicentre open label clinical study.", "type" : "article", "volume" : "73" }, "uris" : [ "http://www.mendeley.com/documents/?uuid=72bcd3f1-a5f6-455e-a1fc-1ee8abeba321" ] } ], "mendeley" : { "formattedCitation" : "[21]", "plainTextFormattedCitation" : "[21]", "previouslyFormattedCitation" : "[6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1]</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Irrelevant</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1</w:t>
            </w:r>
          </w:p>
        </w:tc>
        <w:tc>
          <w:tcPr>
            <w:tcW w:w="3958"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URL" : "http://www.nejm.org/doi/full/10.1056/NEJMoa000827", "accessed" : { "date-parts" : [ [ "2014", "6", "30" ] ] }, "id" : "ITEM-1", "issued" : { "date-parts" : [ [ "0" ] ] }, "title" : "Deep-Brain Stimulation of the Subthalamic Nucleus or the Pars Interna of the Globus Pallidus in Parkinson's Disease \u2014 NEJM", "type" : "webpage" }, "uris" : [ "http://www.mendeley.com/documents/?uuid=0a772508-e159-4f6d-b1a9-ce32fdd95f52" ] } ], "mendeley" : { "formattedCitation" : "[22]", "plainTextFormattedCitation" : "[22]", "previouslyFormattedCitation" : "[6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2]</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2</w:t>
            </w:r>
          </w:p>
        </w:tc>
        <w:tc>
          <w:tcPr>
            <w:tcW w:w="3958" w:type="dxa"/>
          </w:tcPr>
          <w:p w:rsidR="00846D37"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Kruase</w:t>
            </w:r>
            <w:proofErr w:type="spellEnd"/>
            <w:r>
              <w:rPr>
                <w:rFonts w:asciiTheme="majorBidi" w:hAnsiTheme="majorBidi" w:cstheme="majorBidi"/>
                <w:sz w:val="24"/>
                <w:szCs w:val="24"/>
                <w:lang w:bidi="ar-EG"/>
              </w:rPr>
              <w:t xml:space="preserve"> et al. 2001</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70.4.464", "ISSN" : "00223050", "abstract" : "OBJECTIVES[---]Deep brain stimulation of the basal ganglia has become a promising treatment option for patients with Parkinson's disease who have side effects from drugs. Which is the best target[---]globus pallidus internus (GPi) or subthalamic nucleus (STN)[---]is still a matter of discussion. The aim of this prospective study is to compare the long term effects of GPi and STN stimulation in patients with severe Parkinson's disease. PATIENTS AND METHODS[---]Bilateral deep brain stimulators were implanted in the GPi in six patients and in the STN in 12 patients with severe Parkinson's disease. Presurgery and 3, 6, and 12 months postsurgery patients were scored according to the CAPIT protocol. RESULTS[---]Stimulation of the STN increased best Schwab and England scale score significantly from 62 before surgery to 81 at 12 months after surgery; GPi stimulation did not have an effect on the Schwab and England scale. Stimulation of the GPi reduced dyskinesias directly whereas STN stimulation seemed to reduce dyskinesias by a reduction of medication. Whereas STN stimulation increased the unified Parkinson's disease rating scale (UPDRS) motor score, GPi stimulation did not have a significant effect. Fluctuations were reduced only by STN stimulation and STN stimulation suppressed tremor very effectively. CONCLUSION[---]Stimulation of the GPi reduces medication side effects, which leads to a better drug tolerance. There was no direct improvement of bradykinesia or tremor by GPi stimulation. Stimulation of the STN ameliorated all parkinsonian symptoms. Daily drug intake was reduced by STN stimulation. The STN is the target of choice for treating patients with severe Parkinson's disease who have side effects from drugs.", "author" : [ { "dropping-particle" : "", "family" : "Krause", "given" : "M", "non-dropping-particle" : "", "parse-names" : false, "suffix" : "" } ], "container-title" : "Journal of Neurology, Neurosurgery &amp; Psychiatry", "id" : "ITEM-1", "issue" : "4", "issued" : { "date-parts" : [ [ "2001", "4", "1" ] ] }, "page" : "464-470", "title" : "Deep brain stimulation for the treatment of Parkinson's disease: subthalamic nucleus versus globus pallidus internus", "type" : "article-journal", "volume" : "70" }, "uris" : [ "http://www.mendeley.com/documents/?uuid=4f0fe95f-e240-43f9-afd7-609e723cd35e" ] } ], "mendeley" : { "formattedCitation" : "[23]", "plainTextFormattedCitation" : "[23]", "previouslyFormattedCitation" : "[67]"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3]</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Pr="00D03BC3"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3</w:t>
            </w:r>
          </w:p>
        </w:tc>
        <w:tc>
          <w:tcPr>
            <w:tcW w:w="3958" w:type="dxa"/>
          </w:tcPr>
          <w:p w:rsidR="00846D37" w:rsidRDefault="00846D37" w:rsidP="00EC1A4F">
            <w:pPr>
              <w:jc w:val="both"/>
              <w:rPr>
                <w:rFonts w:asciiTheme="majorBidi" w:hAnsiTheme="majorBidi" w:cstheme="majorBidi"/>
                <w:sz w:val="24"/>
                <w:szCs w:val="24"/>
                <w:lang w:bidi="ar-EG"/>
              </w:rPr>
            </w:pPr>
            <w:proofErr w:type="spellStart"/>
            <w:r w:rsidRPr="00D03BC3">
              <w:rPr>
                <w:rFonts w:asciiTheme="majorBidi" w:hAnsiTheme="majorBidi" w:cstheme="majorBidi"/>
                <w:sz w:val="24"/>
                <w:szCs w:val="24"/>
                <w:lang w:bidi="ar-EG"/>
              </w:rPr>
              <w:t>Hristova</w:t>
            </w:r>
            <w:proofErr w:type="spellEnd"/>
            <w:r w:rsidRPr="00D03BC3">
              <w:rPr>
                <w:rFonts w:asciiTheme="majorBidi" w:hAnsiTheme="majorBidi" w:cstheme="majorBidi"/>
                <w:sz w:val="24"/>
                <w:szCs w:val="24"/>
                <w:lang w:bidi="ar-EG"/>
              </w:rPr>
              <w:t xml:space="preserve"> </w:t>
            </w:r>
            <w:r>
              <w:rPr>
                <w:rFonts w:asciiTheme="majorBidi" w:hAnsiTheme="majorBidi" w:cstheme="majorBidi"/>
                <w:sz w:val="24"/>
                <w:szCs w:val="24"/>
                <w:lang w:bidi="ar-EG"/>
              </w:rPr>
              <w:t xml:space="preserve"> et al. 2000</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97/00002826-200007000-00007", "ISBN" : "0362-5664 (Print)\\r0362-5664 (Linking)", "ISSN" : "0362-5664", "PMID" : "11020125", "abstract" : "We studied the effect and temporal profile of deep brain stimulation (DBS) of the globus pallidus and subthalamic nucleus on the motor signs of Parkinson's disease (PD). Four patients with bilateral deep brain stimulators of the globus pallidus and four patients with bilateral deep brain stimulators of the subthalamus were studied while taking no medication and at 15 and 30 minutes and 1, 2, 4, and 6 hours after turning stimulation on. An immediate (15 minutes) and sustained (6 hours) benefit was observed for all the motor manifestations of PD for both stimulation sites. Deep brain stimulation of the globus pallidus and subthalamus is highly effective in reducing all the cardinal motor features of PD.", "author" : [ { "dropping-particle" : "", "family" : "A.", "given" : "Hristova", "non-dropping-particle" : "", "parse-names" : false, "suffix" : "" }, { "dropping-particle" : "", "family" : "K.", "given" : "Lyons", "non-dropping-particle" : "", "parse-names" : false, "suffix" : "" }, { "dropping-particle" : "", "family" : "A.I.", "given" : "Troster", "non-dropping-particle" : "", "parse-names" : false, "suffix" : "" }, { "dropping-particle" : "", "family" : "R.", "given" : "Pahwa", "non-dropping-particle" : "", "parse-names" : false, "suffix" : "" }, { "dropping-particle" : "", "family" : "S.B.", "given" : "Wilkinson", "non-dropping-particle" : "", "parse-names" : false, "suffix" : "" }, { "dropping-particle" : "", "family" : "W.C.", "given" : "Koller", "non-dropping-particle" : "", "parse-names" : false, "suffix" : "" } ], "container-title" : "Clinical Neuropharmacology", "id" : "ITEM-1", "issue" : "4", "issued" : { "date-parts" : [ [ "2000" ] ] }, "page" : "208-211", "title" : "Effect and time course of deep brain stimulation of the globus pallidus and subthalamus on motor features of Parkinson's disease", "type" : "article-journal", "volume" : "23" }, "uris" : [ "http://www.mendeley.com/documents/?uuid=ecb61688-ea5d-4046-9e1a-48df15dcc77c" ] } ], "mendeley" : { "formattedCitation" : "[24]", "plainTextFormattedCitation" : "[24]", "previouslyFormattedCitation" : "[68]"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4]</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Pr="006107DF"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4</w:t>
            </w:r>
          </w:p>
        </w:tc>
        <w:tc>
          <w:tcPr>
            <w:tcW w:w="3958" w:type="dxa"/>
          </w:tcPr>
          <w:p w:rsidR="00846D37" w:rsidRDefault="00846D37" w:rsidP="00EC1A4F">
            <w:pPr>
              <w:jc w:val="both"/>
              <w:rPr>
                <w:rFonts w:asciiTheme="majorBidi" w:hAnsiTheme="majorBidi" w:cstheme="majorBidi"/>
                <w:sz w:val="24"/>
                <w:szCs w:val="24"/>
                <w:lang w:bidi="ar-EG"/>
              </w:rPr>
            </w:pPr>
            <w:proofErr w:type="spellStart"/>
            <w:r w:rsidRPr="006107DF">
              <w:rPr>
                <w:rFonts w:asciiTheme="majorBidi" w:hAnsiTheme="majorBidi" w:cstheme="majorBidi"/>
                <w:sz w:val="24"/>
                <w:szCs w:val="24"/>
                <w:lang w:bidi="ar-EG"/>
              </w:rPr>
              <w:t>Burchiel</w:t>
            </w:r>
            <w:proofErr w:type="spellEnd"/>
            <w:r w:rsidRPr="006107DF">
              <w:rPr>
                <w:rFonts w:asciiTheme="majorBidi" w:hAnsiTheme="majorBidi" w:cstheme="majorBidi"/>
                <w:sz w:val="24"/>
                <w:szCs w:val="24"/>
                <w:lang w:bidi="ar-EG"/>
              </w:rPr>
              <w:t xml:space="preserve"> </w:t>
            </w:r>
            <w:r>
              <w:rPr>
                <w:rFonts w:asciiTheme="majorBidi" w:hAnsiTheme="majorBidi" w:cstheme="majorBidi"/>
                <w:sz w:val="24"/>
                <w:szCs w:val="24"/>
                <w:lang w:bidi="ar-EG"/>
              </w:rPr>
              <w:t>et al. 199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97/00006123-199912000-00024", "ISSN" : "0148396X", "PMID" : "10598706", "abstract" : "Deep brain stimulation (DBS) of the globus pallidus internus (GPi) and subthalamic nucleus (STN) has been reported to be effective in alleviating the symptoms of advanced Parkinson's disease (PD). Although recent studies suggest that STN stimulation may be superior to GPi stimulation, a randomized, blinded comparison has not been reported. The present study was designed to provide a preliminary comparison of the safety and efficacy of DBS at either site.", "author" : [ { "dropping-particle" : "", "family" : "Burchiel", "given" : "Kim J. KJ", "non-dropping-particle" : "", "parse-names" : false, "suffix" : "" }, { "dropping-particle" : "", "family" : "Anderson", "given" : "Valerie C. VC", "non-dropping-particle" : "", "parse-names" : false, "suffix" : "" }, { "dropping-particle" : "", "family" : "Favre", "given" : "Jacques", "non-dropping-particle" : "", "parse-names" : false, "suffix" : "" }, { "dropping-particle" : "", "family" : "Hammerstad", "given" : "John P.", "non-dropping-particle" : "", "parse-names" : false, "suffix" : "" } ], "container-title" : "Neurosurgery", "id" : "ITEM-1", "issue" : "6", "issued" : { "date-parts" : [ [ "1999", "12" ] ] }, "language" : "eng", "page" : "1375-1384", "publisher-place" : "UNITED STATES", "title" : "Comparison of pallidal and subthalamic nucleus deep brain stimulation for advanced Parkinson's disease: results of a randomized, blinded pilot study", "type" : "article-journal", "volume" : "45" }, "uris" : [ "http://www.mendeley.com/documents/?uuid=b4f9064a-056a-46be-accb-a872f9d60668" ] } ], "mendeley" : { "formattedCitation" : "[25]", "plainTextFormattedCitation" : "[25]", "previouslyFormattedCitation" : "[69]"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5]</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Pr="006107DF"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5</w:t>
            </w:r>
          </w:p>
        </w:tc>
        <w:tc>
          <w:tcPr>
            <w:tcW w:w="3958" w:type="dxa"/>
          </w:tcPr>
          <w:p w:rsidR="00846D37" w:rsidRDefault="00846D37" w:rsidP="00EC1A4F">
            <w:pPr>
              <w:jc w:val="both"/>
              <w:rPr>
                <w:rFonts w:asciiTheme="majorBidi" w:hAnsiTheme="majorBidi" w:cstheme="majorBidi"/>
                <w:sz w:val="24"/>
                <w:szCs w:val="24"/>
                <w:lang w:bidi="ar-EG"/>
              </w:rPr>
            </w:pPr>
            <w:proofErr w:type="spellStart"/>
            <w:r w:rsidRPr="006107DF">
              <w:rPr>
                <w:rFonts w:asciiTheme="majorBidi" w:hAnsiTheme="majorBidi" w:cstheme="majorBidi"/>
                <w:sz w:val="24"/>
                <w:szCs w:val="24"/>
                <w:lang w:bidi="ar-EG"/>
              </w:rPr>
              <w:t>Gálvez</w:t>
            </w:r>
            <w:proofErr w:type="spellEnd"/>
            <w:r w:rsidRPr="006107DF">
              <w:rPr>
                <w:rFonts w:asciiTheme="majorBidi" w:hAnsiTheme="majorBidi" w:cstheme="majorBidi"/>
                <w:sz w:val="24"/>
                <w:szCs w:val="24"/>
                <w:lang w:bidi="ar-EG"/>
              </w:rPr>
              <w:t>-Jiménez et a</w:t>
            </w:r>
            <w:r>
              <w:rPr>
                <w:rFonts w:asciiTheme="majorBidi" w:hAnsiTheme="majorBidi" w:cstheme="majorBidi"/>
                <w:sz w:val="24"/>
                <w:szCs w:val="24"/>
                <w:lang w:bidi="ar-EG"/>
              </w:rPr>
              <w:t>l 1998</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ISSN" : "0317-1671", "PMID" : "9827231", "abstract" : "To evaluate, in a double-blind fashion, the efficacy of deep brain stimulation of the internal segment of the globus pallidus (GPi) contralateral to a previous unilateral medial pallidotomy (MP).", "author" : [ { "dropping-particle" : "", "family" : "G\u00e1lvez-Jim\u00e9nez", "given" : "N", "non-dropping-particle" : "", "parse-names" : false, "suffix" : "" }, { "dropping-particle" : "", "family" : "Lozano", "given" : "A", "non-dropping-particle" : "", "parse-names" : false, "suffix" : "" }, { "dropping-particle" : "", "family" : "Tasker", "given" : "R", "non-dropping-particle" : "", "parse-names" : false, "suffix" : "" }, { "dropping-particle" : "", "family" : "Duff", "given" : "J", "non-dropping-particle" : "", "parse-names" : false, "suffix" : "" }, { "dropping-particle" : "", "family" : "Hutchison", "given" : "W", "non-dropping-particle" : "", "parse-names" : false, "suffix" : "" }, { "dropping-particle" : "", "family" : "Lang", "given" : "A E", "non-dropping-particle" : "", "parse-names" : false, "suffix" : "" } ], "container-title" : "The Canadian journal of neurological sciences. Le journal canadien des sciences neurologiques", "id" : "ITEM-1", "issue" : "4", "issued" : { "date-parts" : [ [ "1998" ] ] }, "page" : "300-5", "title" : "Pallidal stimulation in Parkinson's disease patients with a prior unilateral pallidotomy.", "type" : "article-journal", "volume" : "25" }, "uris" : [ "http://www.mendeley.com/documents/?uuid=da396078-fb53-478f-a953-1451b76a2de3" ] } ], "mendeley" : { "formattedCitation" : "[26]", "plainTextFormattedCitation" : "[26]", "previouslyFormattedCitation" : "[70]"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6]</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GPi-DBS only</w:t>
            </w:r>
          </w:p>
        </w:tc>
      </w:tr>
      <w:tr w:rsidR="00846D37" w:rsidTr="00846D37">
        <w:tc>
          <w:tcPr>
            <w:tcW w:w="715" w:type="dxa"/>
          </w:tcPr>
          <w:p w:rsidR="00846D37" w:rsidRPr="005A6EB4"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6</w:t>
            </w:r>
          </w:p>
        </w:tc>
        <w:tc>
          <w:tcPr>
            <w:tcW w:w="3958" w:type="dxa"/>
          </w:tcPr>
          <w:p w:rsidR="00846D37" w:rsidRDefault="00846D37" w:rsidP="00EC1A4F">
            <w:pPr>
              <w:jc w:val="both"/>
              <w:rPr>
                <w:rFonts w:asciiTheme="majorBidi" w:hAnsiTheme="majorBidi" w:cstheme="majorBidi"/>
                <w:sz w:val="24"/>
                <w:szCs w:val="24"/>
                <w:lang w:bidi="ar-EG"/>
              </w:rPr>
            </w:pPr>
            <w:r w:rsidRPr="005A6EB4">
              <w:rPr>
                <w:rFonts w:asciiTheme="majorBidi" w:hAnsiTheme="majorBidi" w:cstheme="majorBidi"/>
                <w:sz w:val="24"/>
                <w:szCs w:val="24"/>
                <w:lang w:bidi="ar-EG"/>
              </w:rPr>
              <w:t xml:space="preserve">Duff </w:t>
            </w:r>
            <w:r>
              <w:rPr>
                <w:rFonts w:asciiTheme="majorBidi" w:hAnsiTheme="majorBidi" w:cstheme="majorBidi"/>
                <w:sz w:val="24"/>
                <w:szCs w:val="24"/>
                <w:lang w:bidi="ar-EG"/>
              </w:rPr>
              <w:t>et al. 1997</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ISBN" : "0834-7824", "ISSN" : "0834-7824 (Print)", "PMID" : "9295483", "abstract" : "Surgical treatments for PD and ET are promising. Medial Pallidotomy, the surgical lesioning of the pallidum, often improves symptoms of long-standing PD. We enrolled twenty-seven late stage PD patients for unilateral medial pallidotomy who were then assessed by the Core Assessment Program for Intracranial Transplantation (CAPIT) protocol. One year after surgery persistent improvement was seen contralateral to the lesion in the following features: drug-induced dyskinesias (92%), akinesia (38%), rigidity (51%), and tremor (42%). Complications included transient dysarthria (7 patients), facial weakness (9 patients), limb weakness (1 patient), swallowing problems (4 patients) and intracerebral haemorrhage (1 patient). Thalamic DBS may improve tremor in PD and ET patients. Therefore, we enrolled fifteen patients (9 PD and 6 ET patients) with disabling tremor, unresponsive to medication. They were assessed by the United Parkinson's Disease Rating Scale (UPDRS) and the Tremor Rating Scale (for PD and ET patients, respectively). Three months after surgery, limb tremor contralateral to stimulation improved by 71% in PD patients and 76% in ET patients. Complications included transient paresthesias (all), confusional state (1 patient) and intracerebral bleed (1 patient). Unilateral medial pallidotomy safely improves some Parkinsonian symptoms contralateral to the lesion. Thalamic DBS may effectively and safely improve contralateral limb tremor in PD and ET.", "author" : [ { "dropping-particle" : "", "family" : "Duff", "given" : "J", "non-dropping-particle" : "", "parse-names" : false, "suffix" : "" }, { "dropping-particle" : "", "family" : "Sime", "given" : "E", "non-dropping-particle" : "", "parse-names" : false, "suffix" : "" } ], "container-title" : "Axone", "id" : "ITEM-1", "issue" : "4", "issued" : { "date-parts" : [ [ "1997" ] ] }, "page" : "85-89", "title" : "Surgical interventions in the treatment of Parkinson's disease (PD) and essential tremor (ET): medial pallidotomy in PD and chronic deep brain stimulation (DBS) in PD and ET", "type" : "article-journal", "volume" : "18" }, "uris" : [ "http://www.mendeley.com/documents/?uuid=e036edff-4eaa-4672-9d7b-075c44128f82" ] } ], "mendeley" : { "formattedCitation" : "[27]", "plainTextFormattedCitation" : "[27]", "previouslyFormattedCitation" : "[71]"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7]</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Irrelevant</w:t>
            </w:r>
          </w:p>
        </w:tc>
      </w:tr>
      <w:tr w:rsidR="00846D37" w:rsidTr="00846D37">
        <w:tc>
          <w:tcPr>
            <w:tcW w:w="715" w:type="dxa"/>
          </w:tcPr>
          <w:p w:rsidR="00846D37" w:rsidRPr="00B54A03"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7</w:t>
            </w:r>
          </w:p>
        </w:tc>
        <w:tc>
          <w:tcPr>
            <w:tcW w:w="3958" w:type="dxa"/>
          </w:tcPr>
          <w:p w:rsidR="00846D37" w:rsidRDefault="00846D37" w:rsidP="00EC1A4F">
            <w:pPr>
              <w:jc w:val="both"/>
              <w:rPr>
                <w:rFonts w:asciiTheme="majorBidi" w:hAnsiTheme="majorBidi" w:cstheme="majorBidi"/>
                <w:sz w:val="24"/>
                <w:szCs w:val="24"/>
                <w:lang w:bidi="ar-EG"/>
              </w:rPr>
            </w:pPr>
            <w:r w:rsidRPr="00B54A03">
              <w:rPr>
                <w:rFonts w:asciiTheme="majorBidi" w:hAnsiTheme="majorBidi" w:cstheme="majorBidi"/>
                <w:sz w:val="24"/>
                <w:szCs w:val="24"/>
                <w:lang w:bidi="ar-EG"/>
              </w:rPr>
              <w:t xml:space="preserve">Witt </w:t>
            </w:r>
            <w:r>
              <w:rPr>
                <w:rFonts w:asciiTheme="majorBidi" w:hAnsiTheme="majorBidi" w:cstheme="majorBidi"/>
                <w:sz w:val="24"/>
                <w:szCs w:val="24"/>
                <w:lang w:bidi="ar-EG"/>
              </w:rPr>
              <w:t>et al. 2013</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93/brain/awt151", "ISSN" : "1460-2156 (Electronic)", "PMID" : "23801735", "abstract" : "Deep brain stimulation of the subthalamic nucleus improves motor functions in patients suffering from advanced Parkinson's disease but in some patients, it is also associated with a mild decline in cognitive functioning about one standard deviation from the preoperative state. We assessed the impact of the cortical lead entry point, the subcortical electrode path and the position of the active electrode contacts on neuropsychological changes after subthalamic nucleus-deep brain stimulation compared to a control group of patients receiving best medical treatment. Sixty-eight patients with advanced Parkinson's disease were randomly assigned to have subthalamic nucleus-deep brain stimulation or best medical treatment for Parkinson's disease. All patients had a blinded standardized neuropsychological exam (Mattis Dementia Rating scale, backward digit span, verbal fluency and Stroop task performance) at baseline and after 6 months of treatment. Patients with subthalamic nucleus-deep brain stimulation were defined as impaired according to a mild decline of one or more standard deviations compared to patients in the best medical treatment group. The cortical entry point of the electrodes, the electrode trajectories and the position of the active electrode contact were transferred into a normalized brain volume by an automated, non-linear registration algorithm to allow accurate statistical group analysis using pre- and postoperative magnetic resonance imaging data. Data of 31 patients of the subthalamic nucleus-deep brain stimulation group and 31 patients of the best medical treatment group were analysed. The subthalamic nucleus-deep brain stimulation group showed impaired semantic fluency compared with the best medical treatment group 6 months after surgery (P = 0.02). Electrode trajectories intersecting with caudate nuclei increased the risk of a decline in global cognition and working memory performance. Statistically, for every 0.1 ml overlap with a caudate nucleus, the odds for a decline &gt;1 standard deviation increased by a factor of 37.4 (odds ratio, confidence interval 2.1-371.8) for the Mattis Dementia Rating Scale and by a factor of 8.8 (odds ratio, confidence interval 1.0-70.9) for the backward digit span task. Patients with subthalamic nucleus-deep brain stimulation who declined in semantic verbal fluency, Stroop task and the backward digit span task performance showed a position of the active electrode outside the volume built by the active electro\u2026", "author" : [ { "dropping-particle" : "", "family" : "Witt", "given" : "Karsten", "non-dropping-particle" : "", "parse-names" : false, "suffix" : "" }, { "dropping-particle" : "", "family" : "Granert", "given" : "Oliver", "non-dropping-particle" : "", "parse-names" : false, "suffix" : "" }, { "dropping-particle" : "", "family" : "Daniels", "given" : "Christine", "non-dropping-particle" : "", "parse-names" : false, "suffix" : "" }, { "dropping-particle" : "", "family" : "Volkmann", "given" : "Jens", "non-dropping-particle" : "", "parse-names" : false, "suffix" : "" }, { "dropping-particle" : "", "family" : "Falk", "given" : "Daniela", "non-dropping-particle" : "", "parse-names" : false, "suffix" : "" }, { "dropping-particle" : "", "family" : "Eimeren", "given" : "Thilo", "non-dropping-particle" : "van", "parse-names" : false, "suffix" : "" }, { "dropping-particle" : "", "family" : "Deuschl", "given" : "Gunther", "non-dropping-particle" : "", "parse-names" : false, "suffix" : "" } ], "container-title" : "Brain : a journal of neurology", "id" : "ITEM-1", "issue" : "Pt 7", "issued" : { "date-parts" : [ [ "2013", "7" ] ] }, "language" : "eng", "page" : "2109-2119", "publisher-place" : "England", "title" : "Relation of lead trajectory and electrode position to neuropsychological outcomes of subthalamic neurostimulation in Parkinson's disease: results from a randomized trial.", "type" : "article-journal", "volume" : "136" }, "uris" : [ "http://www.mendeley.com/documents/?uuid=8ca80a8f-e258-40c0-8ff6-0e295a40367b" ] } ], "mendeley" : { "formattedCitation" : "[28]", "plainTextFormattedCitation" : "[28]", "previouslyFormattedCitation" : "[72]"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8]</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B55C18"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8</w:t>
            </w:r>
          </w:p>
        </w:tc>
        <w:tc>
          <w:tcPr>
            <w:tcW w:w="3958" w:type="dxa"/>
          </w:tcPr>
          <w:p w:rsidR="00846D37" w:rsidRDefault="00846D37" w:rsidP="00EC1A4F">
            <w:pPr>
              <w:jc w:val="both"/>
              <w:rPr>
                <w:rFonts w:asciiTheme="majorBidi" w:hAnsiTheme="majorBidi" w:cstheme="majorBidi"/>
                <w:sz w:val="24"/>
                <w:szCs w:val="24"/>
                <w:lang w:bidi="ar-EG"/>
              </w:rPr>
            </w:pPr>
            <w:proofErr w:type="spellStart"/>
            <w:r w:rsidRPr="00B55C18">
              <w:rPr>
                <w:rFonts w:asciiTheme="majorBidi" w:hAnsiTheme="majorBidi" w:cstheme="majorBidi"/>
                <w:sz w:val="24"/>
                <w:szCs w:val="24"/>
                <w:lang w:bidi="ar-EG"/>
              </w:rPr>
              <w:t>Sáez-Zea</w:t>
            </w:r>
            <w:proofErr w:type="spellEnd"/>
            <w:r w:rsidRPr="00B55C18">
              <w:rPr>
                <w:rFonts w:asciiTheme="majorBidi" w:hAnsiTheme="majorBidi" w:cstheme="majorBidi"/>
                <w:sz w:val="24"/>
                <w:szCs w:val="24"/>
                <w:lang w:bidi="ar-EG"/>
              </w:rPr>
              <w:t xml:space="preserve"> </w:t>
            </w:r>
            <w:r>
              <w:rPr>
                <w:rFonts w:asciiTheme="majorBidi" w:hAnsiTheme="majorBidi" w:cstheme="majorBidi"/>
                <w:sz w:val="24"/>
                <w:szCs w:val="24"/>
                <w:lang w:bidi="ar-EG"/>
              </w:rPr>
              <w:t>et al. 201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59/000341380", "ISSN" : "1421-9913 (Electronic)", "PMID" : "23095782", "abstract" : "BACKGROUND: Subthalamic nucleus deep brain stimulation (STN-DBS) improves motor function in selected patients with Parkinson's disease (PD) but can be associated with variable changes in cognitive functions. METHODS: We studied 21 patients selected for STN-DBS and compared 6-month clinical and neuropsychological outcomes between those who underwent surgery (n = 9) and those who voluntarily refused it (n = 12). RESULTS: Motor and quality of life outcomes were markedly superior in the STN-DBS group versus controls. A wide neuropsychological battery was administered, and the whole sample showed a statistically significant worsening in phonemic verbal fluency, time to perform the Trail Making Test part B, Digit Symbol score of WAIS-III and color-naming score of the Stroop Test. In comparison to controls, a trend to a slightly worse deterioration in phonemic verbal fluency was observed in the STN-DBS patients and was significantly correlated with reductions in the L-dopa-equivalent daily dose (r = 0.850, p = 0.007). CONCLUSION: Our study confirms the safety of STN-DBS from a cognitive standpoint; a reduction in verbal fluency at 6 months after surgery can also be related to PD progression and medication reduction.", "author" : [ { "dropping-particle" : "", "family" : "Saez-Zea", "given" : "Carmen", "non-dropping-particle" : "", "parse-names" : false, "suffix" : "" }, { "dropping-particle" : "", "family" : "Escamilla-Sevilla", "given" : "Francisco", "non-dropping-particle" : "", "parse-names" : false, "suffix" : "" }, { "dropping-particle" : "", "family" : "Katati", "given" : "Majed J", "non-dropping-particle" : "", "parse-names" : false, "suffix" : "" }, { "dropping-particle" : "", "family" : "Minguez-Castellanos", "given" : "Adolfo", "non-dropping-particle" : "", "parse-names" : false, "suffix" : "" } ], "container-title" : "European neurology", "id" : "ITEM-1", "issue" : "6", "issued" : { "date-parts" : [ [ "2012" ] ] }, "language" : "eng", "page" : "361-366", "publisher-place" : "Switzerland", "title" : "Cognitive effects of subthalamic nucleus stimulation in Parkinson's disease: a controlled study.", "type" : "article-journal", "volume" : "68" }, "uris" : [ "http://www.mendeley.com/documents/?uuid=a7b121a4-5a9e-4db3-922f-1bacb78fd7a9" ] } ], "mendeley" : { "formattedCitation" : "[29]", "plainTextFormattedCitation" : "[29]", "previouslyFormattedCitation" : "[73]"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29]</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072D96"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29</w:t>
            </w:r>
          </w:p>
        </w:tc>
        <w:tc>
          <w:tcPr>
            <w:tcW w:w="3958" w:type="dxa"/>
          </w:tcPr>
          <w:p w:rsidR="00846D37" w:rsidRDefault="00846D37" w:rsidP="00EC1A4F">
            <w:pPr>
              <w:jc w:val="both"/>
              <w:rPr>
                <w:rFonts w:asciiTheme="majorBidi" w:hAnsiTheme="majorBidi" w:cstheme="majorBidi"/>
                <w:sz w:val="24"/>
                <w:szCs w:val="24"/>
                <w:lang w:bidi="ar-EG"/>
              </w:rPr>
            </w:pPr>
            <w:r w:rsidRPr="00072D96">
              <w:rPr>
                <w:rFonts w:asciiTheme="majorBidi" w:hAnsiTheme="majorBidi" w:cstheme="majorBidi"/>
                <w:sz w:val="24"/>
                <w:szCs w:val="24"/>
                <w:lang w:bidi="ar-EG"/>
              </w:rPr>
              <w:t>Chang</w:t>
            </w:r>
            <w:r>
              <w:rPr>
                <w:rFonts w:asciiTheme="majorBidi" w:hAnsiTheme="majorBidi" w:cstheme="majorBidi"/>
                <w:sz w:val="24"/>
                <w:szCs w:val="24"/>
                <w:lang w:bidi="ar-EG"/>
              </w:rPr>
              <w:t xml:space="preserve"> et al. 201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76/appi.neuropsych.11070170", "ISBN" : "1545-7222(Electronic);0895-0172(Print)", "ISSN" : "08950172", "PMID" : "23037645", "abstract" : "The authors explored the associations between Subthalamic nucleus deep brain stimulation (STNDBS) and anxiety in Parkinson's disease (PD) patients. Recent research suggests that anxiety may be one of the earliest manifestations of PD; however, the lack of a dopamine-medication control group is a major limitation of these studies. Authors paired a group of 31 bilateral STN-DBS PD patients (STN-DBS group) with 31 dopamine-medicated PD patients (Medication-control group) and used various psychological assessment scales for group evaluations. These were completed 1 month preoperatively, and 3 weeks, 5 weeks, 2 months, 4 months, 7 months, and 13 months postoperatively. As compared with the Medication group, the STNDBS group improved in motor functioning and general status after 1 week Stimulator Power-On; State-Anxiety improved significantly at 1 week and 1 month after Stimulator Power-On, but was not significant at the subsequent time-points. Anxiety scores remained stable before 3rd-month Stimulator Power-On, but got worse after that time. In the STN-DBS group, S-AI was positively related to motor symptoms and life quality preoperatively and 4 months postoperatively, but, in the Medication group, this correlation existed throughout the study. PD-related anxiety decreased in STN-DBS patients because of the improvement in motor function for a short time; however, as the voltages and pulse-widths grew higher with time, the PD-related anxiety became worse. (PsycINFO Database Record (c) 2012 APA, all rights reserved)", "author" : [ { "dropping-particle" : "", "family" : "Chang", "given" : "Chongwang", "non-dropping-particle" : "", "parse-names" : false, "suffix" : "" }, { "dropping-particle" : "", "family" : "Li", "given" : "Nan", "non-dropping-particle" : "", "parse-names" : false, "suffix" : "" }, { "dropping-particle" : "", "family" : "Wu", "given" : "Yuyan", "non-dropping-particle" : "", "parse-names" : false, "suffix" : "" }, { "dropping-particle" : "", "family" : "Geng", "given" : "Ning", "non-dropping-particle" : "", "parse-names" : false, "suffix" : "" }, { "dropping-particle" : "", "family" : "Ge", "given" : "Shunnan", "non-dropping-particle" : "", "parse-names" : false, "suffix" : "" }, { "dropping-particle" : "", "family" : "Wang", "given" : "Jing", "non-dropping-particle" : "", "parse-names" : false, "suffix" : "" }, { "dropping-particle" : "", "family" : "Wang", "given" : "Xin", "non-dropping-particle" : "", "parse-names" : false, "suffix" : "" }, { "dropping-particle" : "", "family" : "Wang", "given" : "Xuelian", "non-dropping-particle" : "", "parse-names" : false, "suffix" : "" } ], "container-title" : "The Journal of Neuropsychiatry and Clinical Neurosciences", "id" : "ITEM-1", "issue" : "3", "issued" : { "date-parts" : [ [ "2012" ] ] }, "page" : "316-325", "title" : "Associations between bilateral subthalamic stimulation (STN-DBS) and anxiety in Parkinson's disease patients: A controlled study.", "type" : "article", "volume" : "24" }, "uris" : [ "http://www.mendeley.com/documents/?uuid=99dc0c12-ba0c-4b9b-8954-36d05b7f1723" ] } ], "mendeley" : { "formattedCitation" : "[30]", "plainTextFormattedCitation" : "[30]", "previouslyFormattedCitation" : "[74]"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0]</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072D96"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0</w:t>
            </w:r>
          </w:p>
        </w:tc>
        <w:tc>
          <w:tcPr>
            <w:tcW w:w="3958" w:type="dxa"/>
          </w:tcPr>
          <w:p w:rsidR="00846D37" w:rsidRDefault="00846D37" w:rsidP="00EC1A4F">
            <w:pPr>
              <w:jc w:val="both"/>
              <w:rPr>
                <w:rFonts w:asciiTheme="majorBidi" w:hAnsiTheme="majorBidi" w:cstheme="majorBidi"/>
                <w:sz w:val="24"/>
                <w:szCs w:val="24"/>
                <w:lang w:bidi="ar-EG"/>
              </w:rPr>
            </w:pPr>
            <w:r w:rsidRPr="00072D96">
              <w:rPr>
                <w:rFonts w:asciiTheme="majorBidi" w:hAnsiTheme="majorBidi" w:cstheme="majorBidi"/>
                <w:sz w:val="24"/>
                <w:szCs w:val="24"/>
                <w:lang w:bidi="ar-EG"/>
              </w:rPr>
              <w:t xml:space="preserve">Phillips </w:t>
            </w:r>
            <w:r>
              <w:rPr>
                <w:rFonts w:asciiTheme="majorBidi" w:hAnsiTheme="majorBidi" w:cstheme="majorBidi"/>
                <w:sz w:val="24"/>
                <w:szCs w:val="24"/>
                <w:lang w:bidi="ar-EG"/>
              </w:rPr>
              <w:t>et al. 210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371/journal.pone.0042829", "ISSN" : "1932-6203", "PMID" : "22880117", "abstract" : "Although deep brain stimulation (DBS) of the basal ganglia improves motor outcomes in Parkinson's disease (PD), its effects on cognition, including language, remain unclear. This study examined the impact of subthalamic nucleus (STN) DBS on two fundamental capacities of language, grammatical and lexical functions. These functions were tested with the production of regular and irregular past-tenses, which contrast aspects of grammatical (regulars) and lexical (irregulars) processing while controlling for multiple potentially confounding factors. Aspects of the motor system were tested by contrasting the naming of manipulated (motor) and non-manipulated (non-motor) objects. Performance was compared between healthy controls and early-stage PD patients treated with either DBS/medications or medications alone. Patients were assessed on and off treatment, with controls following a parallel testing schedule. STN-DBS improved naming of manipulated (motor) but not non-manipulated (non-motor) objects, as compared to both controls and patients with just medications, who did not differ from each other across assessment sessions. In contrast, STN-DBS led to worse performance at regulars (grammar) but not irregulars (lexicon), as compared to the other two subject groups, who again did not differ. The results suggest that STN-DBS negatively impacts language in early PD, but may be specific in depressing aspects of grammatical and not lexical processing. The finding that STN-DBS affects both motor and grammar (but not lexical) functions strengthens the view that both depend on basal ganglia circuitry, although the mechanisms for its differential impact on the two (improved motor, impaired grammar) remain to be elucidated.", "author" : [ { "dropping-particle" : "", "family" : "Phillips", "given" : "Lara", "non-dropping-particle" : "", "parse-names" : false, "suffix" : "" }, { "dropping-particle" : "", "family" : "Litcofsky", "given" : "Kaitlyn A", "non-dropping-particle" : "", "parse-names" : false, "suffix" : "" }, { "dropping-particle" : "", "family" : "Pelster", "given" : "Michael", "non-dropping-particle" : "", "parse-names" : false, "suffix" : "" }, { "dropping-particle" : "", "family" : "Gelfand", "given" : "Matthew", "non-dropping-particle" : "", "parse-names" : false, "suffix" : "" }, { "dropping-particle" : "", "family" : "Ullman", "given" : "Michael T", "non-dropping-particle" : "", "parse-names" : false, "suffix" : "" }, { "dropping-particle" : "", "family" : "Charles", "given" : "P David", "non-dropping-particle" : "", "parse-names" : false, "suffix" : "" } ], "container-title" : "PloS one", "id" : "ITEM-1", "issue" : "8", "issued" : { "date-parts" : [ [ "2012" ] ] }, "page" : "e42829", "title" : "Subthalamic nucleus deep brain stimulation impacts language in early Parkinson's disease.", "type" : "article-journal", "volume" : "7" }, "uris" : [ "http://www.mendeley.com/documents/?uuid=e4561bf9-7dd3-4f1e-8e18-14fee196b7b5" ] } ], "mendeley" : { "formattedCitation" : "[31]", "plainTextFormattedCitation" : "[31]", "previouslyFormattedCitation" : "[7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1]</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072D96"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1</w:t>
            </w:r>
          </w:p>
        </w:tc>
        <w:tc>
          <w:tcPr>
            <w:tcW w:w="3958" w:type="dxa"/>
          </w:tcPr>
          <w:p w:rsidR="00846D37" w:rsidRDefault="00846D37" w:rsidP="00EC1A4F">
            <w:pPr>
              <w:jc w:val="both"/>
              <w:rPr>
                <w:rFonts w:asciiTheme="majorBidi" w:hAnsiTheme="majorBidi" w:cstheme="majorBidi"/>
                <w:sz w:val="24"/>
                <w:szCs w:val="24"/>
                <w:lang w:bidi="ar-EG"/>
              </w:rPr>
            </w:pPr>
            <w:r w:rsidRPr="00072D96">
              <w:rPr>
                <w:rFonts w:asciiTheme="majorBidi" w:hAnsiTheme="majorBidi" w:cstheme="majorBidi"/>
                <w:sz w:val="24"/>
                <w:szCs w:val="24"/>
                <w:lang w:bidi="ar-EG"/>
              </w:rPr>
              <w:t xml:space="preserve">St George </w:t>
            </w:r>
            <w:r>
              <w:rPr>
                <w:rFonts w:asciiTheme="majorBidi" w:hAnsiTheme="majorBidi" w:cstheme="majorBidi"/>
                <w:sz w:val="24"/>
                <w:szCs w:val="24"/>
                <w:lang w:bidi="ar-EG"/>
              </w:rPr>
              <w:t>et al. 201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3171/2012.2.JNS11847", "ISBN" : "1933-0693; 0022-3085", "ISSN" : "0022-3085", "PMID" : "22424564", "abstract" : "OBJECT: The effect of deep brain stimulation (DBS) for Parkinson disease (PD) on balance is unclear. The goal of this study was to investigate how automatic postural responses (APRs) were affected in patients randomized to either subthalamic nucleus (STN) or globus pallidus internus (GPi) surgery.\\n\\nMETHODS: The authors tested 24 patients with PD who underwent bilateral DBS, 9 control patients with PD who did not undergo DBS, and 17 age-matched control volunteers. The electrode placement site was randomized and blinded to the patients and to the experimenters. Kinematic, kinetic, and electromyographic recordings of postural responses to backward disequilibrium via forward translations of the standing surface were recorded in the week prior to surgery while the patients were off (OFF) and on (ON) antiparkinsonian medication (levodopa), and then 6 months after surgery in 4 conditions: 1) off medication with DBS switched off (OFF/OFF); 2) off medication with DBS on (DBS); 3) on medication with DBS off (DOPA); and 4) with both medication and DBS on (DBS+DOPA). Stability of the automatic postural response (APR) was measured as the difference between the displacement of the center of pressure and the projected location of the center of body mass.\\n\\nRESULTS: Patients with PD had worse APR stability than controls. Turning the DBS on at either site improved APR stability compared with the postoperative OFF condition by lengthening the tibialis response, whereas medication did not show an appreciable effect. The STN group had worse APR stability in their best functional state (DBS+DOPA) 6 months after the DBS procedure compared with their best functional state (ON levodopa) before the DBS procedure. In contrast, the GPi group and the PD control group showed no change over 6 months. The APR stability impairment in the STN group was associated with smaller tibialis response amplitudes, but there was no change in response latency or coactivation with gastrocnemius.\\n\\nCONCLUSIONS: Turning the DBS current on improved APR stability for both STN and GPi sites. However, there was a detrimental DBS procedural effect for the STN group, and this effect was greater than the benefit of the stimulating current, making overall APR stability functionally worse after surgery for the STN group.", "author" : [ { "dropping-particle" : "", "family" : "St George", "given" : "Rebecca J.", "non-dropping-particle" : "", "parse-names" : false, "suffix" : "" }, { "dropping-particle" : "", "family" : "Carlson-Kuhta", "given" : "Patricia", "non-dropping-particle" : "", "parse-names" : false, "suffix" : "" }, { "dropping-particle" : "", "family" : "Burchiel", "given" : "Kim J.", "non-dropping-particle" : "", "parse-names" : false, "suffix" : "" }, { "dropping-particle" : "", "family" : "Hogarth", "given" : "Penelope", "non-dropping-particle" : "", "parse-names" : false, "suffix" : "" }, { "dropping-particle" : "", "family" : "Frank", "given" : "Nicholas", "non-dropping-particle" : "", "parse-names" : false, "suffix" : "" }, { "dropping-particle" : "", "family" : "Horak", "given" : "Fay B.", "non-dropping-particle" : "", "parse-names" : false, "suffix" : "" } ], "container-title" : "Journal of Neurosurgery", "id" : "ITEM-1", "issue" : "6", "issued" : { "date-parts" : [ [ "2012" ] ] }, "page" : "1347-1356", "title" : "The effects of subthalamic and pallidal deep brain stimulation on postural responses in patients with Parkinson disease", "type" : "article", "volume" : "116" }, "uris" : [ "http://www.mendeley.com/documents/?uuid=85999b87-4427-4b97-bd75-0492b022c41e" ] } ], "mendeley" : { "formattedCitation" : "[32]", "plainTextFormattedCitation" : "[32]", "previouslyFormattedCitation" : "[7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2]</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Pr="0050770F"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2</w:t>
            </w:r>
          </w:p>
        </w:tc>
        <w:tc>
          <w:tcPr>
            <w:tcW w:w="3958" w:type="dxa"/>
          </w:tcPr>
          <w:p w:rsidR="00846D37" w:rsidRDefault="00846D37" w:rsidP="00EC1A4F">
            <w:pPr>
              <w:jc w:val="both"/>
              <w:rPr>
                <w:rFonts w:asciiTheme="majorBidi" w:hAnsiTheme="majorBidi" w:cstheme="majorBidi"/>
                <w:sz w:val="24"/>
                <w:szCs w:val="24"/>
                <w:lang w:bidi="ar-EG"/>
              </w:rPr>
            </w:pPr>
            <w:r w:rsidRPr="0050770F">
              <w:rPr>
                <w:rFonts w:asciiTheme="majorBidi" w:hAnsiTheme="majorBidi" w:cstheme="majorBidi"/>
                <w:sz w:val="24"/>
                <w:szCs w:val="24"/>
                <w:lang w:bidi="ar-EG"/>
              </w:rPr>
              <w:t xml:space="preserve">McDonald </w:t>
            </w:r>
            <w:r>
              <w:rPr>
                <w:rFonts w:asciiTheme="majorBidi" w:hAnsiTheme="majorBidi" w:cstheme="majorBidi"/>
                <w:sz w:val="24"/>
                <w:szCs w:val="24"/>
                <w:lang w:bidi="ar-EG"/>
              </w:rPr>
              <w:t>et al. 2012</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mds.24035", "ISSN" : "1531-8257 (Electronic)", "PMID" : "22411848", "abstract" : "Deep brain stimulation of the subthalamic nucleus is an effective treatment for the motor symptoms of Parkinson's disease. Although a range of psychiatric and behavioral problems have been documented following deep brain stimulation, the short-term effects of subthalamic nucleus stimulation on patients' mood have only been investigated in a few studies. Our aim was to compare self-reported mood in Parkinson's patients with deep brain stimulation of the subthalamic nucleus ON versus OFF. Twenty-three Parkinson's patients with bilateral deep brain stimulation of the subthalamic nucleus and 11 unoperated Parkinson's patients completed a mood visual analogue scale twice. Operated patients were tested with deep brain stimulation of the subthalamic nucleus both ON and OFF. All were assessed on medication. The operated Parkinson's group reported feeling significantly better coordinated, stronger, and more contented with deep brain stimulation ON compared to OFF. Fourteen of the 16 mood scales changed in a positive direction when deep brain stimulation of the subthalamic nucleus was ON. When changes in motor scores were taken into account, the operated patients still reported feeling better-coordinated, but also less gregarious with stimulation ON. Unoperated Parkinson's patients showed no differences on any of these measures between their 2 ratings. Short-term changes in deep brain stimulation of the subthalamic nucleus have a small and mostly positive effect on mood, which may be partly related to improvements in motor symptoms. The implications for day-to-day management of patients with deep brain stimulation of the subthalamic nucleus are discussed.", "author" : [ { "dropping-particle" : "", "family" : "McDonald", "given" : "Louise M", "non-dropping-particle" : "", "parse-names" : false, "suffix" : "" }, { "dropping-particle" : "", "family" : "Page", "given" : "Donna", "non-dropping-particle" : "", "parse-names" : false, "suffix" : "" }, { "dropping-particle" : "", "family" : "Wilkinson", "given" : "Leonora", "non-dropping-particle" : "", "parse-names" : false, "suffix" : "" }, { "dropping-particle" : "", "family" : "Jahanshahi", "given" : "Marjan", "non-dropping-particle" : "", "parse-names" : false, "suffix" : "" } ], "container-title" : "Movement disorders : official journal of the Movement Disorder Society", "id" : "ITEM-1", "issue" : "3", "issued" : { "date-parts" : [ [ "2012", "3" ] ] }, "language" : "eng", "page" : "372-378", "publisher-place" : "United States", "title" : "Deep brain stimulation of the subthalamic nucleus improves sense of well-being in Parkinson's disease.", "type" : "article-journal", "volume" : "27" }, "uris" : [ "http://www.mendeley.com/documents/?uuid=65a2d1c6-31a4-4ad9-801f-533ddd5c9e00" ] } ], "mendeley" : { "formattedCitation" : "[33]", "plainTextFormattedCitation" : "[33]", "previouslyFormattedCitation" : "[77]"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3]</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1C7990"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3</w:t>
            </w:r>
          </w:p>
        </w:tc>
        <w:tc>
          <w:tcPr>
            <w:tcW w:w="3958" w:type="dxa"/>
          </w:tcPr>
          <w:p w:rsidR="00846D37" w:rsidRDefault="00846D37" w:rsidP="00EC1A4F">
            <w:pPr>
              <w:jc w:val="both"/>
              <w:rPr>
                <w:rFonts w:asciiTheme="majorBidi" w:hAnsiTheme="majorBidi" w:cstheme="majorBidi"/>
                <w:sz w:val="24"/>
                <w:szCs w:val="24"/>
                <w:lang w:bidi="ar-EG"/>
              </w:rPr>
            </w:pPr>
            <w:r w:rsidRPr="001C7990">
              <w:rPr>
                <w:rFonts w:asciiTheme="majorBidi" w:hAnsiTheme="majorBidi" w:cstheme="majorBidi"/>
                <w:sz w:val="24"/>
                <w:szCs w:val="24"/>
                <w:lang w:bidi="ar-EG"/>
              </w:rPr>
              <w:t>Elena Moro et al</w:t>
            </w:r>
            <w:r>
              <w:rPr>
                <w:rFonts w:asciiTheme="majorBidi" w:hAnsiTheme="majorBidi" w:cstheme="majorBidi"/>
                <w:sz w:val="24"/>
                <w:szCs w:val="24"/>
                <w:lang w:bidi="ar-EG"/>
              </w:rPr>
              <w:t>. 2010</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mds.22735", "ISSN" : "1531-8257", "PMID" : "20213817", "abstract" : "We report the 5 to 6 year follow-up of a multicenter study of bilateral subthalamic nucleus (STN) and globus pallidus internus (GPi) deep brain stimulation (DBS) in advanced Parkinson's disease (PD) patients. Thirty-five STN patients and 16 GPi patients were assessed at 5 to 6 years after DBS surgery. Primary outcome measure was the stimulation effect on the motor Unified Parkinson's Disease Rating Scale (UPDRS) assessed with a prospective cross-over double-blind assessment without medications (stimulation was randomly switched on or off). Secondary outcomes were motor UPDRS changes with unblinded assessments in off- and on-medication states with and without stimulation, activities of daily living (ADL), anti-PD medications, and dyskinesias. In double-blind assessment, both STN and GPi DBS were significantly effective in improving the motor UPDRS scores (STN, P &lt; 0.0001, 45.4%; GPi, P = 0.008, 20.0%) compared with off-stimulation, regardless of the sequence of stimulation. In open assessment, both STN- and GPi-DBS significantly improved the off-medication motor UPDRS when compared with before surgery (STN, P &lt; 0.001, 50.5%; GPi, P = 0.002, 35.6%). Dyskinesias and ADL were significantly improved in both groups. Anti-PD medications were significantly reduced only in the STN group. Adverse events were more frequent in the STN group. These results confirm the long-term efficacy of STN and GPi DBS in advanced PD. Although the surgical targets were not randomized, there was a trend to a better outcome of motor signs in the STN-DBS patients and fewer adverse events in the GPi-DBS group.", "author" : [ { "dropping-particle" : "", "family" : "Moro", "given" : "Elena", "non-dropping-particle" : "", "parse-names" : false, "suffix" : "" }, { "dropping-particle" : "", "family" : "Lozano", "given" : "Andres M", "non-dropping-particle" : "", "parse-names" : false, "suffix" : "" }, { "dropping-particle" : "", "family" : "Pollak", "given" : "Pierre", "non-dropping-particle" : "", "parse-names" : false, "suffix" : "" }, { "dropping-particle" : "", "family" : "Agid", "given" : "Yves", "non-dropping-particle" : "", "parse-names" : false, "suffix" : "" }, { "dropping-particle" : "", "family" : "Rehncrona", "given" : "Stig", "non-dropping-particle" : "", "parse-names" : false, "suffix" : "" }, { "dropping-particle" : "", "family" : "Volkmann", "given" : "Jens", "non-dropping-particle" : "", "parse-names" : false, "suffix" : "" }, { "dropping-particle" : "", "family" : "Kulisevsky", "given" : "Jaime", "non-dropping-particle" : "", "parse-names" : false, "suffix" : "" }, { "dropping-particle" : "", "family" : "Obeso", "given" : "Jose A", "non-dropping-particle" : "", "parse-names" : false, "suffix" : "" }, { "dropping-particle" : "", "family" : "Albanese", "given" : "Alberto", "non-dropping-particle" : "", "parse-names" : false, "suffix" : "" }, { "dropping-particle" : "", "family" : "Hariz", "given" : "Marwan I", "non-dropping-particle" : "", "parse-names" : false, "suffix" : "" }, { "dropping-particle" : "", "family" : "Quinn", "given" : "Niall P", "non-dropping-particle" : "", "parse-names" : false, "suffix" : "" }, { "dropping-particle" : "", "family" : "Speelman", "given" : "Jans D", "non-dropping-particle" : "", "parse-names" : false, "suffix" : "" }, { "dropping-particle" : "", "family" : "Benabid", "given" : "Alim L", "non-dropping-particle" : "", "parse-names" : false, "suffix" : "" }, { "dropping-particle" : "", "family" : "Fraix", "given" : "Valerie", "non-dropping-particle" : "", "parse-names" : false, "suffix" : "" }, { "dropping-particle" : "", "family" : "Mendes", "given" : "Alexandre", "non-dropping-particle" : "", "parse-names" : false, "suffix" : "" }, { "dropping-particle" : "", "family" : "Welter", "given" : "Marie-Laure", "non-dropping-particle" : "", "parse-names" : false, "suffix" : "" }, { "dropping-particle" : "", "family" : "Houeto", "given" : "Jean-luc", "non-dropping-particle" : "", "parse-names" : false, "suffix" : "" }, { "dropping-particle" : "", "family" : "Cornu", "given" : "Philippe", "non-dropping-particle" : "", "parse-names" : false, "suffix" : "" }, { "dropping-particle" : "", "family" : "Dormont", "given" : "Didier", "non-dropping-particle" : "", "parse-names" : false, "suffix" : "" }, { "dropping-particle" : "", "family" : "Tornqvist", "given" : "Annalena L", "non-dropping-particle" : "", "parse-names" : false, "suffix" : "" }, { "dropping-particle" : "", "family" : "Ekberg", "given" : "Ron", "non-dropping-particle" : "", "parse-names" : false, "suffix" : "" }, { "dropping-particle" : "", "family" : "Schnitzler", "given" : "Alfons", "non-dropping-particle" : "", "parse-names" : false, "suffix" : "" }, { "dropping-particle" : "", "family" : "Timmermann", "given" : "Lars", "non-dropping-particle" : "", "parse-names" : false, "suffix" : "" }, { "dropping-particle" : "", "family" : "Wojtecki", "given" : "Lars", "non-dropping-particle" : "", "parse-names" : false, "suffix" : "" }, { "dropping-particle" : "", "family" : "Gironell", "given" : "Andres", "non-dropping-particle" : "", "parse-names" : false, "suffix" : "" }, { "dropping-particle" : "", "family" : "Rodriguez-oroz", "given" : "Maria C", "non-dropping-particle" : "", "parse-names" : false, "suffix" : "" }, { "dropping-particle" : "", "family" : "Guridi", "given" : "Jorge", "non-dropping-particle" : "", "parse-names" : false, "suffix" : "" }, { "dropping-particle" : "", "family" : "Bentivoglio", "given" : "Anna R", "non-dropping-particle" : "", "parse-names" : false, "suffix" : "" }, { "dropping-particle" : "", "family" : "Contarino", "given" : "Maria F", "non-dropping-particle" : "", "parse-names" : false, "suffix" : "" }, { "dropping-particle" : "", "family" : "Romito", "given" : "Luigi", "non-dropping-particle" : "", "parse-names" : false, "suffix" : "" }, { "dropping-particle" : "", "family" : "Scerrati", "given" : "Massimo", "non-dropping-particle" : "", "parse-names" : false, "suffix" : "" }, { "dropping-particle" : "", "family" : "Janssens", "given" : "Marc", "non-dropping-particle" : "", "parse-names" : false, "suffix" : "" }, { "dropping-particle" : "", "family" : "Lang", "given" : "Anthony E", "non-dropping-particle" : "", "parse-names" : false, "suffix" : "" } ], "container-title" : "Movement disorders : official journal of the Movement Disorder Society", "id" : "ITEM-1", "issue" : "5", "issued" : { "date-parts" : [ [ "2010", "4", "15" ] ] }, "page" : "578-86", "title" : "Long-term results of a multicenter study on subthalamic and pallidal stimulation in Parkinson's disease.", "type" : "article-journal", "volume" : "25" }, "uris" : [ "http://www.mendeley.com/documents/?uuid=11fe7012-73d0-4a29-89a0-a4b5d5f11bc4" ] } ], "mendeley" : { "formattedCitation" : "[34]", "plainTextFormattedCitation" : "[34]", "previouslyFormattedCitation" : "[78]"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4]</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Pr="00605459"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4</w:t>
            </w:r>
          </w:p>
        </w:tc>
        <w:tc>
          <w:tcPr>
            <w:tcW w:w="3958" w:type="dxa"/>
          </w:tcPr>
          <w:p w:rsidR="00846D37" w:rsidRPr="001C7990" w:rsidRDefault="00846D37" w:rsidP="00EC1A4F">
            <w:pPr>
              <w:jc w:val="both"/>
              <w:rPr>
                <w:rFonts w:asciiTheme="majorBidi" w:hAnsiTheme="majorBidi" w:cstheme="majorBidi"/>
                <w:sz w:val="24"/>
                <w:szCs w:val="24"/>
                <w:lang w:bidi="ar-EG"/>
              </w:rPr>
            </w:pPr>
            <w:proofErr w:type="spellStart"/>
            <w:r w:rsidRPr="00605459">
              <w:rPr>
                <w:rFonts w:asciiTheme="majorBidi" w:hAnsiTheme="majorBidi" w:cstheme="majorBidi"/>
                <w:sz w:val="24"/>
                <w:szCs w:val="24"/>
                <w:lang w:bidi="ar-EG"/>
              </w:rPr>
              <w:t>Péron</w:t>
            </w:r>
            <w:proofErr w:type="spellEnd"/>
            <w:r w:rsidRPr="00605459">
              <w:rPr>
                <w:rFonts w:asciiTheme="majorBidi" w:hAnsiTheme="majorBidi" w:cstheme="majorBidi"/>
                <w:sz w:val="24"/>
                <w:szCs w:val="24"/>
                <w:lang w:bidi="ar-EG"/>
              </w:rPr>
              <w:t xml:space="preserve"> </w:t>
            </w:r>
            <w:r>
              <w:rPr>
                <w:rFonts w:asciiTheme="majorBidi" w:hAnsiTheme="majorBidi" w:cstheme="majorBidi"/>
                <w:sz w:val="24"/>
                <w:szCs w:val="24"/>
                <w:lang w:bidi="ar-EG"/>
              </w:rPr>
              <w:t>et al. 2010</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37/a0017433", "ISSN" : "1931-1559 (Electronic)", "PMID" : "20063943", "abstract" : "Bilateral subthalamic nucleus (STN) deep brain stimulation (DBS) in Parkinson's disease (PD) can produce emotional disorders that have been linked to disturbance of the STN's limbic territory. The aim of this study was to confirm the impairment of the recognition of facial emotions (RFE) induced by STN DBS, not only ruling out the effect of the disease's natural progression in relation to the effect of DBS, but also assessing the influence of modifications in dopamine replacement therapy (DRT) following STN DBS. RFE was investigated in 24 PD patients who underwent STN DBS and 20 PD patients treated with apomorphine. They were assessed 3 months before and after treatment. The 2 patient groups were compared with a group of 30 healthy matched controls. The results showed that RFE for negative emotions (fear and sadness) was impaired in only the STN DBS group in the posttreatment condition and was unrelated to DRT. Results confirm the selective reduction of RFE induced by STN DBS, due neither to the disease's natural progression nor to modifications in DRT.", "author" : [ { "dropping-particle" : "", "family" : "Peron", "given" : "Julie", "non-dropping-particle" : "", "parse-names" : false, "suffix" : "" }, { "dropping-particle" : "", "family" : "Biseul", "given" : "Isabelle", "non-dropping-particle" : "", "parse-names" : false, "suffix" : "" }, { "dropping-particle" : "", "family" : "Leray", "given" : "Emmanuelle", "non-dropping-particle" : "", "parse-names" : false, "suffix" : "" }, { "dropping-particle" : "", "family" : "Vicente", "given" : "Siobhan", "non-dropping-particle" : "", "parse-names" : false, "suffix" : "" }, { "dropping-particle" : "", "family" : "Jeune", "given" : "Florence", "non-dropping-particle" : "Le", "parse-names" : false, "suffix" : "" }, { "dropping-particle" : "", "family" : "Drapier", "given" : "Sophie", "non-dropping-particle" : "", "parse-names" : false, "suffix" : "" }, { "dropping-particle" : "", "family" : "Drapier", "given" : "Dominique", "non-dropping-particle" : "", "parse-names" : false, "suffix" : "" }, { "dropping-particle" : "", "family" : "Sauleau", "given" : "Paul", "non-dropping-particle" : "", "parse-names" : false, "suffix" : "" }, { "dropping-particle" : "", "family" : "Haegelen", "given" : "Claire", "non-dropping-particle" : "", "parse-names" : false, "suffix" : "" }, { "dropping-particle" : "", "family" : "Verin", "given" : "Marc", "non-dropping-particle" : "", "parse-names" : false, "suffix" : "" } ], "container-title" : "Neuropsychology", "id" : "ITEM-1", "issue" : "1", "issued" : { "date-parts" : [ [ "2010", "1" ] ] }, "language" : "eng", "page" : "1-8", "publisher-place" : "United States", "title" : "Subthalamic nucleus stimulation affects fear and sadness recognition in Parkinson's disease.", "type" : "article-journal", "volume" : "24" }, "uris" : [ "http://www.mendeley.com/documents/?uuid=5b3b6ab5-150f-4a8b-9433-1dc5d9825f70" ] } ], "mendeley" : { "formattedCitation" : "[35]", "plainTextFormattedCitation" : "[35]", "previouslyFormattedCitation" : "[79]"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5]</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8D723B"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5</w:t>
            </w:r>
          </w:p>
        </w:tc>
        <w:tc>
          <w:tcPr>
            <w:tcW w:w="3958" w:type="dxa"/>
          </w:tcPr>
          <w:p w:rsidR="00846D37" w:rsidRPr="001C7990" w:rsidRDefault="00846D37" w:rsidP="00EC1A4F">
            <w:pPr>
              <w:jc w:val="both"/>
              <w:rPr>
                <w:rFonts w:asciiTheme="majorBidi" w:hAnsiTheme="majorBidi" w:cstheme="majorBidi"/>
                <w:sz w:val="24"/>
                <w:szCs w:val="24"/>
                <w:lang w:bidi="ar-EG"/>
              </w:rPr>
            </w:pPr>
            <w:proofErr w:type="spellStart"/>
            <w:r w:rsidRPr="008D723B">
              <w:rPr>
                <w:rFonts w:asciiTheme="majorBidi" w:hAnsiTheme="majorBidi" w:cstheme="majorBidi"/>
                <w:sz w:val="24"/>
                <w:szCs w:val="24"/>
                <w:lang w:bidi="ar-EG"/>
              </w:rPr>
              <w:t>Mikos</w:t>
            </w:r>
            <w:proofErr w:type="spellEnd"/>
            <w:r w:rsidRPr="008D723B">
              <w:rPr>
                <w:rFonts w:asciiTheme="majorBidi" w:hAnsiTheme="majorBidi" w:cstheme="majorBidi"/>
                <w:sz w:val="24"/>
                <w:szCs w:val="24"/>
                <w:lang w:bidi="ar-EG"/>
              </w:rPr>
              <w:t xml:space="preserve"> </w:t>
            </w:r>
            <w:r>
              <w:rPr>
                <w:rFonts w:asciiTheme="majorBidi" w:hAnsiTheme="majorBidi" w:cstheme="majorBidi"/>
                <w:sz w:val="24"/>
                <w:szCs w:val="24"/>
                <w:lang w:bidi="ar-EG"/>
              </w:rPr>
              <w:t>et al. 2010</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80/13854040903277297", "ISSN" : "1744-4144", "PMID" : "19953428", "abstract" : "Deep brain stimulation (DBS) surgery, an effective treatment for medication-refractory Parkinson's disease (PD), may also lead to selective cognitive declines. In this continuation of a report by Zahodne et al. (2009), we compare cognitive performance of 24 PD patients who underwent unilateral implantation of the globus pallidus internal segment (GPi) or subthalamic nucleus (STN) to that of 19 PD controls. We used group statistical comparisons as well as Reliable Change Indexes (RCIs) to examine performance on measures of memory, processing speed, executive function, and visuospatial perception at baseline and 16 months after surgery. Significant between-group differences were noted on a psychomotor processing speed task. However, a significantly higher proportion of DBS patients than controls demonstrated reliable individual decline on a word list recall task (HVLT-R) and on several processing speed tests. Reliable improvements were noted on tests of visuospatial functioning. There was variability in individual outcome on executive functioning tests, with a small proportion of DBS patients demonstrating reliable decline and some demonstrating reliable improvement. Use of Reliable Change highlights the occurrence of individual variability, revealing declines and improvements in a small proportion of unilateral DBS patients that were not evident upon group comparison. These findings must be interpreted in light of group-level differences between the PD control and DBS patients on demographic and disease-related factors.", "author" : [ { "dropping-particle" : "", "family" : "Mikos", "given" : "Ania", "non-dropping-particle" : "", "parse-names" : false, "suffix" : "" }, { "dropping-particle" : "", "family" : "Zahodne", "given" : "Laura", "non-dropping-particle" : "", "parse-names" : false, "suffix" : "" }, { "dropping-particle" : "", "family" : "Okun", "given" : "Michael S", "non-dropping-particle" : "", "parse-names" : false, "suffix" : "" }, { "dropping-particle" : "", "family" : "Foote", "given" : "Kelly", "non-dropping-particle" : "", "parse-names" : false, "suffix" : "" }, { "dropping-particle" : "", "family" : "Bowers", "given" : "Dawn", "non-dropping-particle" : "", "parse-names" : false, "suffix" : "" } ], "container-title" : "The Clinical neuropsychologist", "id" : "ITEM-1", "issue" : "2", "issued" : { "date-parts" : [ [ "2010", "2" ] ] }, "page" : "235-45", "title" : "Cognitive declines after unilateral deep brain stimulation surgery in Parkinson's disease: a controlled study using Reliable Change, part II.", "type" : "article-journal", "volume" : "24" }, "uris" : [ "http://www.mendeley.com/documents/?uuid=68d932f4-eba4-464a-ace0-88169711bff4" ] } ], "mendeley" : { "formattedCitation" : "[36]", "plainTextFormattedCitation" : "[36]", "previouslyFormattedCitation" : "[80]"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6]</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Present the data as DBS group without separating STN &amp; GPi group</w:t>
            </w:r>
          </w:p>
        </w:tc>
      </w:tr>
      <w:tr w:rsidR="00846D37" w:rsidTr="00846D37">
        <w:tc>
          <w:tcPr>
            <w:tcW w:w="715" w:type="dxa"/>
          </w:tcPr>
          <w:p w:rsidR="00846D37" w:rsidRPr="00E434F6"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6</w:t>
            </w:r>
          </w:p>
        </w:tc>
        <w:tc>
          <w:tcPr>
            <w:tcW w:w="3958" w:type="dxa"/>
          </w:tcPr>
          <w:p w:rsidR="00846D37" w:rsidRPr="001C7990" w:rsidRDefault="00846D37" w:rsidP="00EC1A4F">
            <w:pPr>
              <w:jc w:val="both"/>
              <w:rPr>
                <w:rFonts w:asciiTheme="majorBidi" w:hAnsiTheme="majorBidi" w:cstheme="majorBidi"/>
                <w:sz w:val="24"/>
                <w:szCs w:val="24"/>
                <w:rtl/>
                <w:lang w:bidi="ar-EG"/>
              </w:rPr>
            </w:pPr>
            <w:r w:rsidRPr="00E434F6">
              <w:rPr>
                <w:rFonts w:asciiTheme="majorBidi" w:hAnsiTheme="majorBidi" w:cstheme="majorBidi"/>
                <w:sz w:val="24"/>
                <w:szCs w:val="24"/>
                <w:lang w:bidi="ar-EG"/>
              </w:rPr>
              <w:t xml:space="preserve">Volkmann </w:t>
            </w:r>
            <w:r>
              <w:rPr>
                <w:rFonts w:asciiTheme="majorBidi" w:hAnsiTheme="majorBidi" w:cstheme="majorBidi"/>
                <w:sz w:val="24"/>
                <w:szCs w:val="24"/>
                <w:lang w:bidi="ar-EG"/>
              </w:rPr>
              <w:t>et al. 200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2/mds.22496", "PMID" : "19412954", "abstract" : "We assessed the effects of deep brain stimulation of the subthalamic nucleus (STN-DBS) or internal pallidum (GPi-DBS) on health-related quality of life (HrQoL) in patients with advanced Parkinson's disease participating in a previously reported multicenter trial. Sickness Impact Profile (SIP) questionnaires were available for analysis in a subgroup of n = 20/20 patients with GPi-DBS and n = 45/49 patients with STN-DBS at baseline, 6 and 36 months. The SIP provides a physical dimension and a psychosocial dimension sum score and 12 category scores: Alertness/Intellectual Behavior (AIB), Ambulation (A), Body Care and Movement (BCM), Communication (C), Eating (E), Emotional Behavior (EB), Home Management (HM), Mobility (M), Recreation and Pastimes (RP), Sleep and Rest (SR), Social Interaction (SI), and Work (W). Motor functioning was assessed by means of the Unified Parkinson's Disease Rating Scale and diaries. At 6 months significant improvements in off-period motor symptoms and activities of daily living were paralleled by significant reductions in the total, physical, and psychosocial SIP score in both treatment groups. At 3 years, sustained improvements were observed in the physical dimension score, BCM, E, M, RP after STN-DBS and M, SI after GPi-DBS. All other SIP subscores approached baseline values, but were still the same or better (except C) whereas motor functioning remained stable after 36 months. STN-DBS and GPi-DBS led to significant early improvements in HrQoL. Despite sustained motor improvements many of these initial benefits were lost after 3 years. This may reflect either progression of the disease or adaptive changes in the subjective perception of health-related wellbeing over time.", "author" : [ { "dropping-particle" : "", "family" : "Volkmann", "given" : "Jens", "non-dropping-particle" : "", "parse-names" : false, "suffix" : "" }, { "dropping-particle" : "", "family" : "Albanese", "given" : "Alberto", "non-dropping-particle" : "", "parse-names" : false, "suffix" : "" }, { "dropping-particle" : "", "family" : "Kulisevsky", "given" : "Jaime", "non-dropping-particle" : "", "parse-names" : false, "suffix" : "" }, { "dropping-particle" : "", "family" : "Tornqvist", "given" : "Aana-lena", "non-dropping-particle" : "", "parse-names" : false, "suffix" : "" }, { "dropping-particle" : "", "family" : "Houeto", "given" : "Jean-luc", "non-dropping-particle" : "", "parse-names" : false, "suffix" : "" }, { "dropping-particle" : "", "family" : "Pidoux", "given" : "Bernard", "non-dropping-particle" : "", "parse-names" : false, "suffix" : "" }, { "dropping-particle" : "", "family" : "Bonnet", "given" : "Anne-Marie", "non-dropping-particle" : "", "parse-names" : false, "suffix" : "" }, { "dropping-particle" : "", "family" : "Mendes", "given" : "Alexandre", "non-dropping-particle" : "", "parse-names" : false, "suffix" : "" }, { "dropping-particle" : "", "family" : "Benabid", "given" : "Alim-Louis", "non-dropping-particle" : "", "parse-names" : false, "suffix" : "" }, { "dropping-particle" : "", "family" : "Fraix", "given" : "Valerie", "non-dropping-particle" : "", "parse-names" : false, "suffix" : "" }, { "dropping-particle" : "Van", "family" : "Blercom", "given" : "Nadege", "non-dropping-particle" : "", "parse-names" : false, "suffix" : "" }, { "dropping-particle" : "", "family" : "Xie", "given" : "Jing", "non-dropping-particle" : "", "parse-names" : false, "suffix" : "" }, { "dropping-particle" : "", "family" : "Rodriguez-Oroz", "given" : "Maria Cruz", "non-dropping-particle" : "", "parse-names" : false, "suffix" : "" }, { "dropping-particle" : "", "family" : "Guridi", "given" : "Jurge", "non-dropping-particle" : "", "parse-names" : false, "suffix" : "" }, { "dropping-particle" : "", "family" : "Schnitzler", "given" : "Alfons", "non-dropping-particle" : "", "parse-names" : false, "suffix" : "" }, { "dropping-particle" : "", "family" : "Timmermann", "given" : "Lars", "non-dropping-particle" : "", "parse-names" : false, "suffix" : "" }, { "dropping-particle" : "", "family" : "Gironell", "given" : "Alexandre A", "non-dropping-particle" : "", "parse-names" : false, "suffix" : "" }, { "dropping-particle" : "", "family" : "Molet", "given" : "Juan", "non-dropping-particle" : "", "parse-names" : false, "suffix" : "" }, { "dropping-particle" : "", "family" : "Pascual-Sedano", "given" : "Benta", "non-dropping-particle" : "", "parse-names" : false, "suffix" : "" }, { "dropping-particle" : "", "family" : "Rehncrona", "given" : "Stig", "non-dropping-particle" : "", "parse-names" : false, "suffix" : "" }, { "dropping-particle" : "", "family" : "Moro", "given" : "Elena", "non-dropping-particle" : "", "parse-names" : false, "suffix" : "" }, { "dropping-particle" : "", "family" : "Lang", "given" : "Anthony C", "non-dropping-particle" : "", "parse-names" : false, "suffix" : "" }, { "dropping-particle" : "", "family" : "Lozano", "given" : "Andres M", "non-dropping-particle" : "", "parse-names" : false, "suffix" : "" }, { "dropping-particle" : "", "family" : "Bentivoglio", "given" : "Anna Rita", "non-dropping-particle" : "", "parse-names" : false, "suffix" : "" }, { "dropping-particle" : "", "family" : "Scerrati", "given" : "Massimo", "non-dropping-particle" : "", "parse-names" : false, "suffix" : "" }, { "dropping-particle" : "", "family" : "Contarino", "given" : "Maria Fiorella", "non-dropping-particle" : "", "parse-names" : false, "suffix" : "" }, { "dropping-particle" : "", "family" : "Romito", "given" : "Luigi", "non-dropping-particle" : "", "parse-names" : false, "suffix" : "" }, { "dropping-particle" : "", "family" : "Janssens", "given" : "Marc", "non-dropping-particle" : "", "parse-names" : false, "suffix" : "" }, { "dropping-particle" : "", "family" : "Agid", "given" : "Yves", "non-dropping-particle" : "", "parse-names" : false, "suffix" : "" }, { "dropping-particle" : "", "family" : "Blercom", "given" : "Nadege", "non-dropping-particle" : "Van", "parse-names" : false, "suffix" : "" }, { "dropping-particle" : "", "family" : "Obeso", "given" : "Jos\u00e9", "non-dropping-particle" : "", "parse-names" : false, "suffix" : "" } ], "container-title" : "Movement disorders : official journal of the Movement Disorder Society", "id" : "ITEM-1", "issue" : "8", "issued" : { "date-parts" : [ [ "2009" ] ] }, "page" : "1154-1161", "title" : "Long-Term Effects of Pallidal or Subthalamic Deep Brain Stimulation on Quality of Life in Parkinson \u2019 s Disease", "type" : "article-journal", "volume" : "24" }, "uris" : [ "http://www.mendeley.com/documents/?uuid=52991ab3-ee20-4793-bd67-b1ec035d25ad" ] } ], "mendeley" : { "formattedCitation" : "[37]", "plainTextFormattedCitation" : "[37]", "previouslyFormattedCitation" : "[81]"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7]</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7</w:t>
            </w:r>
          </w:p>
        </w:tc>
        <w:tc>
          <w:tcPr>
            <w:tcW w:w="3958" w:type="dxa"/>
          </w:tcPr>
          <w:p w:rsidR="00846D37" w:rsidRPr="001C7990"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York et al. 2008</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136/jnnp.2007.118786", "ISSN" : "1468-330X (Electronic)", "PMID" : "17965146", "abstract" : "BACKGROUND: We investigated the cognitive and psychiatric outcome 6 months after  bilateral subthalamic nucleus deep brain stimulation (DBS) for the treatment of Parkinson's disease (PD) using a disease control group. METHODS: 23 patients who underwent DBS were compared with 28 medically treated patients with PD at baseline and at 6 months for neuropsychological measures. In addition to the group outcomes, we report reliable change indices (RCI) and a dementia caseness analysis. RESULTS: Patients who underwent DBS demonstrated a significant decline in verbal memory compared with the control group (p&lt;0.003), and trends for decline on oral information processing, including verbal fluency, timed transcription and word naming. Patients who underwent DBS demonstrated declines in attention, set shifting and semantic fluency but these changes were similar to the rate of decline in the PD group. RCI indicated that patients who underwent DBS demonstrated clinically significant declines in verbal fluency (p&lt;0.01) and inhibition of a dominant response (p&lt;0.003), with trends for declines in set shifting (p&lt;0.02) and verbal long term recall (p&lt;0.08), indicative of frontostriatal dysfunction. Patients who underwent DBS did not demonstrate significant changes in depression, anxiety or psychological distress scores. The caseness analysis revealed that one of the patients who underwent DBS (4%) converted to dementia over 6 months compared with none of the PD controls. CONCLUSIONS: Our findings demonstrated that patients who underwent DBS experienced declines in verbal recall and trends for declines in oral information processing 6 months following surgery, even when good motor outcome was achieved. Potential candidates should be counselled about the risk of mild frontostriatal cognitive declines following DBS to weigh the risks and benefits of surgery.", "author" : [ { "dropping-particle" : "", "family" : "York", "given" : "M K", "non-dropping-particle" : "", "parse-names" : false, "suffix" : "" }, { "dropping-particle" : "", "family" : "Dulay", "given" : "M", "non-dropping-particle" : "", "parse-names" : false, "suffix" : "" }, { "dropping-particle" : "", "family" : "Macias", "given" : "A", "non-dropping-particle" : "", "parse-names" : false, "suffix" : "" }, { "dropping-particle" : "", "family" : "Levin", "given" : "H S", "non-dropping-particle" : "", "parse-names" : false, "suffix" : "" }, { "dropping-particle" : "", "family" : "Grossman", "given" : "R", "non-dropping-particle" : "", "parse-names" : false, "suffix" : "" }, { "dropping-particle" : "", "family" : "Simpson", "given" : "R", "non-dropping-particle" : "", "parse-names" : false, "suffix" : "" }, { "dropping-particle" : "", "family" : "Jankovic", "given" : "J", "non-dropping-particle" : "", "parse-names" : false, "suffix" : "" } ], "container-title" : "Journal of neurology, neurosurgery, and psychiatry", "id" : "ITEM-1", "issue" : "7", "issued" : { "date-parts" : [ [ "2008", "7" ] ] }, "language" : "eng", "page" : "789-795", "publisher-place" : "England", "title" : "Cognitive declines following bilateral subthalamic nucleus deep brain stimulation for the treatment of Parkinson's disease.", "type" : "article-journal", "volume" : "79" }, "uris" : [ "http://www.mendeley.com/documents/?uuid=97978df5-a9bc-49ae-b14c-2d645cdddd50" ] } ], "mendeley" : { "formattedCitation" : "[38]", "plainTextFormattedCitation" : "[38]", "previouslyFormattedCitation" : "[82]"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8]</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0504A3"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8</w:t>
            </w:r>
          </w:p>
        </w:tc>
        <w:tc>
          <w:tcPr>
            <w:tcW w:w="3958" w:type="dxa"/>
          </w:tcPr>
          <w:p w:rsidR="00846D37" w:rsidRPr="001C7990" w:rsidRDefault="00846D37" w:rsidP="00EC1A4F">
            <w:pPr>
              <w:jc w:val="both"/>
              <w:rPr>
                <w:rFonts w:asciiTheme="majorBidi" w:hAnsiTheme="majorBidi" w:cstheme="majorBidi"/>
                <w:sz w:val="24"/>
                <w:szCs w:val="24"/>
                <w:lang w:bidi="ar-EG"/>
              </w:rPr>
            </w:pPr>
            <w:r w:rsidRPr="000504A3">
              <w:rPr>
                <w:rFonts w:asciiTheme="majorBidi" w:hAnsiTheme="majorBidi" w:cstheme="majorBidi"/>
                <w:sz w:val="24"/>
                <w:szCs w:val="24"/>
                <w:lang w:bidi="ar-EG"/>
              </w:rPr>
              <w:t>Rodriguez-Oroz et al</w:t>
            </w:r>
            <w:r>
              <w:rPr>
                <w:rFonts w:asciiTheme="majorBidi" w:hAnsiTheme="majorBidi" w:cstheme="majorBidi"/>
                <w:sz w:val="24"/>
                <w:szCs w:val="24"/>
                <w:lang w:bidi="ar-EG"/>
              </w:rPr>
              <w:t>. 2005</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93/brain/awh571", "ISSN" : "1460-2156", "PMID" : "15975946", "abstract" : "Deep brain stimulation (DBS) is associated with significant improvement of motor complications in patients with severe Parkinson's disease after some 6-12 months of treatment. Long-term results in a large number of patients have been reported only from a single study centre. We report 69 Parkinson's disease patients treated with bilateral DBS of the subthalamic nucleus (STN, n = 49) or globus pallidus internus (GPi, n = 20) included in a multicentre study. Patients were assessed preoperatively and at 1 year and 3-4 years after surgery. The primary outcome measure was the change in the 'off' medication score of the Unified Parkinson's Disease Rating Scale motor part (UPDRS-III) at 3-4 years. Stimulation of the STN or GPi induced a significant improvement (50 and 39%; P &lt; 0.0001) of the 'off' medication UPDRS-III score at 3-4 years with respect to baseline. Stimulation improved cardinal features and activities of daily living (ADL) (P &lt; 0.0001 and P &lt; 0.02 for STN and GPi, respectively) and prolonged the 'on' time spent with good mobility without dyskinesias (P &lt; 0.00001). Daily dosage of levodopa was significantly reduced (35%) in the STN-treated group only (P &lt; 0.001). Comparison of the improvement induced by stimulation at 1 year with 3-4 years showed a significant worsening in the 'on' medication motor states of the UPDRS-III, ADL and gait in both STN and GPi groups, and speech and postural stability in the STN-treated group. Adverse events (AEs) included cognitive decline, speech difficulty, instability, gait disorders and depression. These were more common in patients treated with DBS of the STN. No patient abandoned treatment as a result of these side effects. This experience, which represents the first multicentre study assessing the long-term efficacy of either STN or GPi stimulation, shows a significant and substantial clinically important therapeutic benefit for at least 3-4 years in a large cohort of patients with severe Parkinson's disease.", "author" : [ { "dropping-particle" : "", "family" : "Rodriguez-Oroz", "given" : "M C", "non-dropping-particle" : "", "parse-names" : false, "suffix" : "" }, { "dropping-particle" : "", "family" : "Obeso", "given" : "J A", "non-dropping-particle" : "", "parse-names" : false, "suffix" : "" }, { "dropping-particle" : "", "family" : "Lang", "given" : "A E", "non-dropping-particle" : "", "parse-names" : false, "suffix" : "" }, { "dropping-particle" : "", "family" : "Houeto", "given" : "J-L", "non-dropping-particle" : "", "parse-names" : false, "suffix" : "" }, { "dropping-particle" : "", "family" : "Pollak", "given" : "P", "non-dropping-particle" : "", "parse-names" : false, "suffix" : "" }, { "dropping-particle" : "", "family" : "Rehncrona", "given" : "S", "non-dropping-particle" : "", "parse-names" : false, "suffix" : "" }, { "dropping-particle" : "", "family" : "Kulisevsky", "given" : "J", "non-dropping-particle" : "", "parse-names" : false, "suffix" : "" }, { "dropping-particle" : "", "family" : "Albanese", "given" : "A", "non-dropping-particle" : "", "parse-names" : false, "suffix" : "" }, { "dropping-particle" : "", "family" : "Volkmann", "given" : "J", "non-dropping-particle" : "", "parse-names" : false, "suffix" : "" }, { "dropping-particle" : "", "family" : "Hariz", "given" : "M I", "non-dropping-particle" : "", "parse-names" : false, "suffix" : "" }, { "dropping-particle" : "", "family" : "Quinn", "given" : "N P", "non-dropping-particle" : "", "parse-names" : false, "suffix" : "" }, { "dropping-particle" : "", "family" : "Speelman", "given" : "J D", "non-dropping-particle" : "", "parse-names" : false, "suffix" : "" }, { "dropping-particle" : "", "family" : "Guridi", "given" : "J", "non-dropping-particle" : "", "parse-names" : false, "suffix" : "" }, { "dropping-particle" : "", "family" : "Zamarbide", "given" : "I", "non-dropping-particle" : "", "parse-names" : false, "suffix" : "" }, { "dropping-particle" : "", "family" : "Gironell", "given" : "A", "non-dropping-particle" : "", "parse-names" : false, "suffix" : "" }, { "dropping-particle" : "", "family" : "Molet", "given" : "J", "non-dropping-particle" : "", "parse-names" : false, "suffix" : "" }, { "dropping-particle" : "", "family" : "Pascual-Sedano", "given" : "B", "non-dropping-particle" : "", "parse-names" : false, "suffix" : "" }, { "dropping-particle" : "", "family" : "Pidoux", "given" : "B", "non-dropping-particle" : "", "parse-names" : false, "suffix" : "" }, { "dropping-particle" : "", "family" : "Bonnet", "given" : "A M", "non-dropping-particle" : "", "parse-names" : false, "suffix" : "" }, { "dropping-particle" : "", "family" : "Agid", "given" : "Y", "non-dropping-particle" : "", "parse-names" : false, "suffix" : "" }, { "dropping-particle" : "", "family" : "Xie", "given" : "J", "non-dropping-particle" : "", "parse-names" : false, "suffix" : "" }, { "dropping-particle" : "", "family" : "Benabid", "given" : "A-L", "non-dropping-particle" : "", "parse-names" : false, "suffix" : "" }, { "dropping-particle" : "", "family" : "Lozano", "given" : "A M", "non-dropping-particle" : "", "parse-names" : false, "suffix" : "" }, { "dropping-particle" : "", "family" : "Saint-Cyr", "given" : "J", "non-dropping-particle" : "", "parse-names" : false, "suffix" : "" }, { "dropping-particle" : "", "family" : "Romito", "given" : "L", "non-dropping-particle" : "", "parse-names" : false, "suffix" : "" }, { "dropping-particle" : "", "family" : "Contarino", "given" : "M F", "non-dropping-particle" : "", "parse-names" : false, "suffix" : "" }, { "dropping-particle" : "", "family" : "Scerrati", "given" : "M", "non-dropping-particle" : "", "parse-names" : false, "suffix" : "" }, { "dropping-particle" : "", "family" : "Fraix", "given" : "V", "non-dropping-particle" : "", "parse-names" : false, "suffix" : "" }, { "dropping-particle" : "", "family" : "Blercom", "given" : "N", "non-dropping-particle" : "Van", "parse-names" : false, "suffix" : "" } ], "container-title" : "Brain : a journal of neurology", "id" : "ITEM-1", "issue" : "Pt 10", "issued" : { "date-parts" : [ [ "2005", "10", "1" ] ] }, "page" : "2240-9", "title" : "Bilateral deep brain stimulation in Parkinson's disease: a multicentre study with 4 years follow-up.", "type" : "article-journal", "volume" : "128" }, "uris" : [ "http://www.mendeley.com/documents/?uuid=246af66f-4973-4c1b-9812-a41d95d194a7" ] } ], "mendeley" : { "formattedCitation" : "[39]", "plainTextFormattedCitation" : "[39]", "previouslyFormattedCitation" : "[83]"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39]</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Pr="00732523"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39</w:t>
            </w:r>
          </w:p>
        </w:tc>
        <w:tc>
          <w:tcPr>
            <w:tcW w:w="3958" w:type="dxa"/>
          </w:tcPr>
          <w:p w:rsidR="00846D37" w:rsidRPr="001C7990" w:rsidRDefault="00846D37" w:rsidP="00EC1A4F">
            <w:pPr>
              <w:jc w:val="both"/>
              <w:rPr>
                <w:rFonts w:asciiTheme="majorBidi" w:hAnsiTheme="majorBidi" w:cstheme="majorBidi"/>
                <w:sz w:val="24"/>
                <w:szCs w:val="24"/>
                <w:lang w:bidi="ar-EG"/>
              </w:rPr>
            </w:pPr>
            <w:r w:rsidRPr="00732523">
              <w:rPr>
                <w:rFonts w:asciiTheme="majorBidi" w:hAnsiTheme="majorBidi" w:cstheme="majorBidi"/>
                <w:sz w:val="24"/>
                <w:szCs w:val="24"/>
                <w:lang w:bidi="ar-EG"/>
              </w:rPr>
              <w:t xml:space="preserve">Burdick et al </w:t>
            </w:r>
            <w:r>
              <w:rPr>
                <w:rFonts w:asciiTheme="majorBidi" w:hAnsiTheme="majorBidi" w:cstheme="majorBidi"/>
                <w:sz w:val="24"/>
                <w:szCs w:val="24"/>
                <w:lang w:bidi="ar-EG"/>
              </w:rPr>
              <w:t>2011</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16/j.neuroimage.2010.09.077", "ISBN" : "1095-9572 (Electronic)\\n1053-8119 (Linking)", "ISSN" : "1095-9572", "PMID" : "20932923", "abstract" : "OBJECTIVE: The objective of the study was to examine whether deep brain stimulation (DBS) of the subthalamic nucleus (STN), the globus pallidus internus (GPi), and/or the ventralis intermedius thalamic nucleus (Vim) was associated with making patients angrier pre to post-surgical intervention.\\n\\nBACKGROUND: Secondary outcome analysis of the NIH COMPARE Parkinson's Disease DBS trial revealed that participants were angrier and had more mood and cognitive side effects following DBS. Additionally blinded on/off analysis did not change anger scores. The sample size was small but suggested that STN DBS may have been worse than GPi in provoking anger. We endeavored to examine this question utilizing a larger dataset (the UF INFORM database), and also we included a third surgical target (Vim), which has been utilized for a different disease, essential tremor.\\n\\nMETHODS: Consecutive patients from the University of Florida Movement Disorders Center who were implanted with unilateral DBS for Parkinson's disease (STN or GPi) or essential tremor (Vim) were included. Patients originally implanted at outside institutions were excluded. Pre-operative and 4- to 6-month post-operative Visual Analog Mood Scale (VAMS) scores for all three groups were compared; additionally, pre-operative and 1- to 3-month scores were compared for STN and GPi patients. A linear regression model was utilized to analyze the relationship between the VAMS anger score and the independent variables of age, years with symptoms, Mini-Mental Status Examination (MMSE) score, handedness, ethnicity, gender, side of surgery, target of surgery, baseline Dementia Rating Scale (DRS) total score, baseline Beck Depression Index (BDI) score, micro- and macroelectrode passes, and years of education. Levodopa equivalent dosages and dopamine agonist use were analyzed for a potential impact on anger scores.\\n\\nRESULTS: A total of 322 unilateral DBS procedures were analyzed, with STN (n=195), Vim (n=71), and GPi (n=56) making up the cohort. An ANOVA was used to detect significant differences among the three targets in the changes pre- to post-operatively. Similar to the COMPARE dataset, at 4 months, the only subscore of VAMS to reveal a significant difference between the three targets was the angry subscore, with GPi revealing a mean (standard) change of 2.38 (9.53); STN, 4.82 (14.52); and Vim, -1.17 (11.51) (p=0.012). At 1-3 months post-operation, both STN and GPi groups were significantly angrier (p=0.004), bu\u2026", "author" : [ { "dropping-particle" : "", "family" : "Burdick", "given" : "Adam P", "non-dropping-particle" : "", "parse-names" : false, "suffix" : "" }, { "dropping-particle" : "", "family" : "Foote", "given" : "Kelly D", "non-dropping-particle" : "", "parse-names" : false, "suffix" : "" }, { "dropping-particle" : "", "family" : "Wu", "given" : "Samuel", "non-dropping-particle" : "", "parse-names" : false, "suffix" : "" }, { "dropping-particle" : "", "family" : "Bowers", "given" : "Dawn", "non-dropping-particle" : "", "parse-names" : false, "suffix" : "" }, { "dropping-particle" : "", "family" : "Zeilman", "given" : "Pam", "non-dropping-particle" : "", "parse-names" : false, "suffix" : "" }, { "dropping-particle" : "", "family" : "Jacobson", "given" : "Charles E", "non-dropping-particle" : "", "parse-names" : false, "suffix" : "" }, { "dropping-particle" : "", "family" : "Ward", "given" : "Herbert E", "non-dropping-particle" : "", "parse-names" : false, "suffix" : "" }, { "dropping-particle" : "", "family" : "Okun", "given" : "Michael S", "non-dropping-particle" : "", "parse-names" : false, "suffix" : "" } ], "container-title" : "NeuroImage", "id" : "ITEM-1", "issue" : "SUPPL. 1", "issued" : { "date-parts" : [ [ "2011" ] ] }, "page" : "S227-32", "title" : "Do patient's get angrier following STN, GPi, and thalamic deep brain stimulation.", "type" : "article-journal", "volume" : "54 Suppl 1" }, "uris" : [ "http://www.mendeley.com/documents/?uuid=38967bed-aba1-4e0d-ba41-95f596729415" ] } ], "mendeley" : { "formattedCitation" : "[40]", "plainTextFormattedCitation" : "[40]", "previouslyFormattedCitation" : "[84]"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40]</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lastRenderedPageBreak/>
              <w:t>40</w:t>
            </w:r>
          </w:p>
        </w:tc>
        <w:tc>
          <w:tcPr>
            <w:tcW w:w="3958" w:type="dxa"/>
          </w:tcPr>
          <w:p w:rsidR="00846D37" w:rsidRPr="001C7990"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Zahodne</w:t>
            </w:r>
            <w:proofErr w:type="spellEnd"/>
            <w:r>
              <w:rPr>
                <w:rFonts w:asciiTheme="majorBidi" w:hAnsiTheme="majorBidi" w:cstheme="majorBidi"/>
                <w:sz w:val="24"/>
                <w:szCs w:val="24"/>
                <w:lang w:bidi="ar-EG"/>
              </w:rPr>
              <w:t xml:space="preserve"> et al. 2009</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80/13854040802360582", "ISSN" : "1744-4144 (Electronic)", "PMID" : "18821180", "abstract" : "Conflicting research suggests that deep brain stimulation surgery, an effective treatment for medication-refractory Parkinson's disease (PD), may lead to selective cognitive declines. We compared cognitive performance of 22 PD patients who underwent unilateral DBS to the GPi or STN to that of 19 PD controls at baseline and 12 months. We hypothesized that compared to PD controls, DBS patients would decline on tasks involving dorsolateral prefrontal cortex circuitry (letter fluency, semantic fluency, and Digit Span Backward) but not on other tasks (Vocabulary, Boston Naming Test), and that a greater proportion of DBS patients would fall below Reliable Change Indexes (RCIs). Compared to controls, DBS patients declined only on the fluency tasks. Analyses classified 50% of DBS patients as decliners, compared to 11% of controls. Decliners experienced less motor improvement than non-decliners. The present study adds to the literature through its hypothesis-driven method of task selection, inclusion of a disease control group, longer-term follow-up and use of Reliable Change. Our findings provide evidence that unilateral DBS surgery is associated with verbal fluency declines and indicate that while these changes may not be systematically related to age, cognitive or depression status at baseline, semantic fluency declines may be more common after left-sided surgery. Finally, use of Reliable Change highlights the impact of individual variability and indicates that fluency declines likely reflect significant changes in a subset of patients who demonstrate a poorer surgical outcome overall.", "author" : [ { "dropping-particle" : "", "family" : "Zahodne", "given" : "Laura B", "non-dropping-particle" : "", "parse-names" : false, "suffix" : "" }, { "dropping-particle" : "", "family" : "Okun", "given" : "Michael S", "non-dropping-particle" : "", "parse-names" : false, "suffix" : "" }, { "dropping-particle" : "", "family" : "Foote", "given" : "Kelly D", "non-dropping-particle" : "", "parse-names" : false, "suffix" : "" }, { "dropping-particle" : "", "family" : "Fernandez", "given" : "Hubert H", "non-dropping-particle" : "", "parse-names" : false, "suffix" : "" }, { "dropping-particle" : "", "family" : "Rodriguez", "given" : "Ramon L", "non-dropping-particle" : "", "parse-names" : false, "suffix" : "" }, { "dropping-particle" : "", "family" : "Kirsch-Darrow", "given" : "Lindsey", "non-dropping-particle" : "", "parse-names" : false, "suffix" : "" }, { "dropping-particle" : "", "family" : "Bowers", "given" : "Dawn", "non-dropping-particle" : "", "parse-names" : false, "suffix" : "" } ], "container-title" : "The Clinical neuropsychologist", "id" : "ITEM-1", "issue" : "3", "issued" : { "date-parts" : [ [ "2009", "4" ] ] }, "language" : "eng", "page" : "385-405", "publisher-place" : "England", "title" : "Cognitive declines one year after unilateral deep brain stimulation surgery in Parkinson's disease: a controlled study using reliable change.", "type" : "article-journal", "volume" : "23" }, "uris" : [ "http://www.mendeley.com/documents/?uuid=5e6de73b-dbff-4f4c-8026-be9e99ec6956" ] } ], "mendeley" : { "formattedCitation" : "[41]", "plainTextFormattedCitation" : "[41]", "previouslyFormattedCitation" : "[3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41]</w:t>
            </w:r>
            <w:r>
              <w:rPr>
                <w:rFonts w:asciiTheme="majorBidi" w:hAnsiTheme="majorBidi" w:cstheme="majorBidi"/>
                <w:sz w:val="24"/>
                <w:szCs w:val="24"/>
                <w:lang w:bidi="ar-EG"/>
              </w:rPr>
              <w:fldChar w:fldCharType="end"/>
            </w:r>
          </w:p>
        </w:tc>
        <w:tc>
          <w:tcPr>
            <w:tcW w:w="4677" w:type="dxa"/>
          </w:tcPr>
          <w:p w:rsidR="00846D37" w:rsidRPr="009B7601"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Present the data as DBS group without separating STN &amp; GPi group</w:t>
            </w:r>
          </w:p>
        </w:tc>
      </w:tr>
      <w:tr w:rsidR="00846D37" w:rsidTr="00846D37">
        <w:tc>
          <w:tcPr>
            <w:tcW w:w="715"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41</w:t>
            </w:r>
          </w:p>
        </w:tc>
        <w:tc>
          <w:tcPr>
            <w:tcW w:w="3958" w:type="dxa"/>
          </w:tcPr>
          <w:p w:rsidR="00846D37" w:rsidRDefault="00846D37" w:rsidP="00EC1A4F">
            <w:pPr>
              <w:jc w:val="both"/>
              <w:rPr>
                <w:rFonts w:asciiTheme="majorBidi" w:hAnsiTheme="majorBidi" w:cstheme="majorBidi"/>
                <w:sz w:val="24"/>
                <w:szCs w:val="24"/>
                <w:lang w:bidi="ar-EG"/>
              </w:rPr>
            </w:pPr>
            <w:proofErr w:type="spellStart"/>
            <w:r>
              <w:rPr>
                <w:rFonts w:asciiTheme="majorBidi" w:hAnsiTheme="majorBidi" w:cstheme="majorBidi"/>
                <w:sz w:val="24"/>
                <w:szCs w:val="24"/>
                <w:lang w:bidi="ar-EG"/>
              </w:rPr>
              <w:t>Castelli</w:t>
            </w:r>
            <w:proofErr w:type="spellEnd"/>
            <w:r>
              <w:rPr>
                <w:rFonts w:asciiTheme="majorBidi" w:hAnsiTheme="majorBidi" w:cstheme="majorBidi"/>
                <w:sz w:val="24"/>
                <w:szCs w:val="24"/>
                <w:lang w:bidi="ar-EG"/>
              </w:rPr>
              <w:t xml:space="preserve"> et al. 2008</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007/s00415-008-0955-y", "ISSN" : "0340-5354 (Print)", "PMID" : "18769862", "abstract" : "OBJECTIVE: To evaluate neuropsychiatric symptoms in PD patients submitted to bilateral deep brain stimulation of the subthalamic nucleus (DBS-STN) by comparison with a control group of PD patients not treated with DBS. METHODS: 25 consecutive PD patients bilaterally implanted for DBS of STN (DBS group) were compared to a control group of 25 not operated PD patients (CT group) for mood, anxiety and personality traits. The two group were matched for age, sex, duration and severity of the illness. DBS PD patients were assessed three years after surgery. Mood was evaluated through the Beck Depression Inventory (BDI). Anxiety was measured by means of the State-Trait Anxiety Inventory (STAI X1-X2) and personality traits were evaluated with the Structured Clinical Interview for the DSM-IIIR Axis II Disorders (SCID II). RESULTS: Comparing the DBS group and the CT group, no significant differences were found for mood (BDI) or state and trait anxiety scores (STAI X1-X2). Obsessive-compulsive traits scores were found to be significantly lower in the DBS group (p &lt; 0.03). CONCLUSIONS: The results of this case-control study suggest that STN DBS does not lead to relevant modifications of mood, anxiety and personality provided that PD patients are well selected for the surgical treatment.", "author" : [ { "dropping-particle" : "", "family" : "Castelli", "given" : "Lorys", "non-dropping-particle" : "", "parse-names" : false, "suffix" : "" }, { "dropping-particle" : "", "family" : "Zibetti", "given" : "Maurizio", "non-dropping-particle" : "", "parse-names" : false, "suffix" : "" }, { "dropping-particle" : "", "family" : "Rizzi", "given" : "Laura", "non-dropping-particle" : "", "parse-names" : false, "suffix" : "" }, { "dropping-particle" : "", "family" : "Caglio", "given" : "Marcella", "non-dropping-particle" : "", "parse-names" : false, "suffix" : "" }, { "dropping-particle" : "", "family" : "Lanotte", "given" : "Michele", "non-dropping-particle" : "", "parse-names" : false, "suffix" : "" }, { "dropping-particle" : "", "family" : "Lopiano", "given" : "Leonardo", "non-dropping-particle" : "", "parse-names" : false, "suffix" : "" } ], "container-title" : "Journal of neurology", "id" : "ITEM-1", "issue" : "10", "issued" : { "date-parts" : [ [ "2008", "10" ] ] }, "language" : "eng", "page" : "1515-1520", "publisher-place" : "Germany", "title" : "Neuropsychiatric symptoms three years after subthalamic DBS in PD patients: a case-control study.", "type" : "article-journal", "volume" : "255" }, "uris" : [ "http://www.mendeley.com/documents/?uuid=815e3f9a-f758-4aa1-a683-481451c8d84d" ] } ], "mendeley" : { "formattedCitation" : "[42]", "plainTextFormattedCitation" : "[42]", "previouslyFormattedCitation" : "[85]"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42]</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Assessing STN-DBS only</w:t>
            </w:r>
          </w:p>
        </w:tc>
      </w:tr>
      <w:tr w:rsidR="00846D37" w:rsidTr="00846D37">
        <w:tc>
          <w:tcPr>
            <w:tcW w:w="715" w:type="dxa"/>
          </w:tcPr>
          <w:p w:rsidR="00846D37" w:rsidRPr="00FB4362" w:rsidRDefault="00846D37" w:rsidP="00EC1A4F">
            <w:pPr>
              <w:jc w:val="both"/>
              <w:rPr>
                <w:rFonts w:asciiTheme="majorBidi" w:hAnsiTheme="majorBidi" w:cstheme="majorBidi"/>
                <w:sz w:val="24"/>
                <w:szCs w:val="24"/>
                <w:lang w:bidi="ar-EG"/>
              </w:rPr>
            </w:pPr>
            <w:r>
              <w:rPr>
                <w:rFonts w:asciiTheme="majorBidi" w:hAnsiTheme="majorBidi" w:cstheme="majorBidi"/>
                <w:sz w:val="24"/>
                <w:szCs w:val="24"/>
                <w:lang w:bidi="ar-EG"/>
              </w:rPr>
              <w:t>42</w:t>
            </w:r>
          </w:p>
        </w:tc>
        <w:tc>
          <w:tcPr>
            <w:tcW w:w="3958" w:type="dxa"/>
          </w:tcPr>
          <w:p w:rsidR="00846D37" w:rsidRDefault="00846D37" w:rsidP="00EC1A4F">
            <w:pPr>
              <w:jc w:val="both"/>
              <w:rPr>
                <w:rFonts w:asciiTheme="majorBidi" w:hAnsiTheme="majorBidi" w:cstheme="majorBidi"/>
                <w:sz w:val="24"/>
                <w:szCs w:val="24"/>
                <w:lang w:bidi="ar-EG"/>
              </w:rPr>
            </w:pPr>
            <w:r w:rsidRPr="00FB4362">
              <w:rPr>
                <w:rFonts w:asciiTheme="majorBidi" w:hAnsiTheme="majorBidi" w:cstheme="majorBidi"/>
                <w:sz w:val="24"/>
                <w:szCs w:val="24"/>
                <w:lang w:bidi="ar-EG"/>
              </w:rPr>
              <w:t>Volkmann et al</w:t>
            </w:r>
            <w:r>
              <w:rPr>
                <w:rFonts w:asciiTheme="majorBidi" w:hAnsiTheme="majorBidi" w:cstheme="majorBidi"/>
                <w:sz w:val="24"/>
                <w:szCs w:val="24"/>
                <w:lang w:bidi="ar-EG"/>
              </w:rPr>
              <w:t>. 2001</w:t>
            </w:r>
            <w:r>
              <w:rPr>
                <w:rFonts w:asciiTheme="majorBidi" w:hAnsiTheme="majorBidi" w:cstheme="majorBidi"/>
                <w:sz w:val="24"/>
                <w:szCs w:val="24"/>
                <w:lang w:bidi="ar-EG"/>
              </w:rPr>
              <w:fldChar w:fldCharType="begin" w:fldLock="1"/>
            </w:r>
            <w:r>
              <w:rPr>
                <w:rFonts w:asciiTheme="majorBidi" w:hAnsiTheme="majorBidi" w:cstheme="majorBidi"/>
                <w:sz w:val="24"/>
                <w:szCs w:val="24"/>
                <w:lang w:bidi="ar-EG"/>
              </w:rPr>
              <w:instrText>ADDIN CSL_CITATION { "citationItems" : [ { "id" : "ITEM-1", "itemData" : { "DOI" : "10.1212/WNL.56.4.548", "ISSN" : "0028-3878", "PMID" : "11222806", "abstract" : "The authors retrospectively compared 1-year results of bilateral deep brain stimulation (DBS) of the subthalamic nucleus (STN; n = 16) and internal pallidum (GPi) (n = 11) in advanced PD and found about equal improvements in \"off\" period motor symptoms, dyskinesias, and fluctuations. STN stimulation reduced medication requirements by 65% and required significantly less electrical power. These advantages contrasted with a need for more intensive postoperative monitoring and a higher incidence of adverse events related to levodopa withdrawal.", "author" : [ { "dropping-particle" : "", "family" : "Volkmann", "given" : "J", "non-dropping-particle" : "", "parse-names" : false, "suffix" : "" }, { "dropping-particle" : "", "family" : "Allert", "given" : "N", "non-dropping-particle" : "", "parse-names" : false, "suffix" : "" }, { "dropping-particle" : "", "family" : "Voges", "given" : "J", "non-dropping-particle" : "", "parse-names" : false, "suffix" : "" }, { "dropping-particle" : "", "family" : "Weiss", "given" : "P H", "non-dropping-particle" : "", "parse-names" : false, "suffix" : "" }, { "dropping-particle" : "", "family" : "Freund", "given" : "H J", "non-dropping-particle" : "", "parse-names" : false, "suffix" : "" }, { "dropping-particle" : "", "family" : "Sturm", "given" : "V", "non-dropping-particle" : "", "parse-names" : false, "suffix" : "" } ], "container-title" : "Neurology", "id" : "ITEM-1", "issue" : "4", "issued" : { "date-parts" : [ [ "2001" ] ] }, "page" : "548-551", "title" : "Safety and efficacy of pallidal or subthalamic nucleus stimulation in advanced PD.", "type" : "article-journal", "volume" : "56" }, "uris" : [ "http://www.mendeley.com/documents/?uuid=0adad7ed-9e15-4658-a9b2-0fd3d7aa2758" ] } ], "mendeley" : { "formattedCitation" : "[43]", "plainTextFormattedCitation" : "[43]", "previouslyFormattedCitation" : "[86]" }, "properties" : { "noteIndex" : 0 }, "schema" : "https://github.com/citation-style-language/schema/raw/master/csl-citation.json" }</w:instrText>
            </w:r>
            <w:r>
              <w:rPr>
                <w:rFonts w:asciiTheme="majorBidi" w:hAnsiTheme="majorBidi" w:cstheme="majorBidi"/>
                <w:sz w:val="24"/>
                <w:szCs w:val="24"/>
                <w:lang w:bidi="ar-EG"/>
              </w:rPr>
              <w:fldChar w:fldCharType="separate"/>
            </w:r>
            <w:r w:rsidRPr="00846D37">
              <w:rPr>
                <w:rFonts w:asciiTheme="majorBidi" w:hAnsiTheme="majorBidi" w:cstheme="majorBidi"/>
                <w:noProof/>
                <w:sz w:val="24"/>
                <w:szCs w:val="24"/>
                <w:lang w:bidi="ar-EG"/>
              </w:rPr>
              <w:t>[43]</w:t>
            </w:r>
            <w:r>
              <w:rPr>
                <w:rFonts w:asciiTheme="majorBidi" w:hAnsiTheme="majorBidi" w:cstheme="majorBidi"/>
                <w:sz w:val="24"/>
                <w:szCs w:val="24"/>
                <w:lang w:bidi="ar-EG"/>
              </w:rPr>
              <w:fldChar w:fldCharType="end"/>
            </w:r>
          </w:p>
        </w:tc>
        <w:tc>
          <w:tcPr>
            <w:tcW w:w="4677" w:type="dxa"/>
          </w:tcPr>
          <w:p w:rsidR="00846D37" w:rsidRDefault="00846D37" w:rsidP="00EC1A4F">
            <w:pPr>
              <w:jc w:val="both"/>
              <w:rPr>
                <w:rFonts w:asciiTheme="majorBidi" w:hAnsiTheme="majorBidi" w:cstheme="majorBidi"/>
                <w:sz w:val="24"/>
                <w:szCs w:val="24"/>
                <w:lang w:bidi="ar-EG"/>
              </w:rPr>
            </w:pPr>
            <w:r w:rsidRPr="009B7601">
              <w:rPr>
                <w:rFonts w:asciiTheme="majorBidi" w:hAnsiTheme="majorBidi" w:cstheme="majorBidi"/>
                <w:sz w:val="24"/>
                <w:szCs w:val="24"/>
                <w:lang w:bidi="ar-EG"/>
              </w:rPr>
              <w:t>No neuropsychological outcomes</w:t>
            </w:r>
          </w:p>
        </w:tc>
      </w:tr>
    </w:tbl>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bookmarkStart w:id="0" w:name="_GoBack"/>
      <w:bookmarkEnd w:id="0"/>
      <w:r>
        <w:rPr>
          <w:rFonts w:asciiTheme="majorBidi" w:hAnsiTheme="majorBidi" w:cstheme="majorBidi"/>
          <w:sz w:val="24"/>
          <w:szCs w:val="24"/>
          <w:lang w:bidi="ar-EG"/>
        </w:rPr>
        <w:t>REFERENCES</w:t>
      </w:r>
    </w:p>
    <w:p w:rsidR="00846D37" w:rsidRPr="00846D37" w:rsidRDefault="00846D37">
      <w:pPr>
        <w:pStyle w:val="NormalWeb"/>
        <w:ind w:left="640" w:hanging="640"/>
        <w:divId w:val="1206259471"/>
        <w:rPr>
          <w:noProof/>
        </w:rPr>
      </w:pPr>
      <w:r>
        <w:rPr>
          <w:rFonts w:asciiTheme="majorBidi" w:hAnsiTheme="majorBidi" w:cstheme="majorBidi"/>
          <w:lang w:bidi="ar-EG"/>
        </w:rPr>
        <w:fldChar w:fldCharType="begin" w:fldLock="1"/>
      </w:r>
      <w:r>
        <w:rPr>
          <w:rFonts w:asciiTheme="majorBidi" w:hAnsiTheme="majorBidi" w:cstheme="majorBidi"/>
          <w:lang w:bidi="ar-EG"/>
        </w:rPr>
        <w:instrText xml:space="preserve">ADDIN Mendeley Bibliography CSL_BIBLIOGRAPHY </w:instrText>
      </w:r>
      <w:r>
        <w:rPr>
          <w:rFonts w:asciiTheme="majorBidi" w:hAnsiTheme="majorBidi" w:cstheme="majorBidi"/>
          <w:lang w:bidi="ar-EG"/>
        </w:rPr>
        <w:fldChar w:fldCharType="separate"/>
      </w:r>
      <w:r w:rsidRPr="00846D37">
        <w:rPr>
          <w:noProof/>
        </w:rPr>
        <w:t>[1]</w:t>
      </w:r>
      <w:r w:rsidRPr="00846D37">
        <w:rPr>
          <w:noProof/>
        </w:rPr>
        <w:tab/>
        <w:t>St George RJ, Carlson-Kuhta P, Nutt JG, Hogarth P, Burchiel KJ, Horak FB. The effect of deep brain stimulation randomized by site on balance in Parkinson’s disease. Mov Disord 2014;29:949–53. doi:10.1002/mds.25831.</w:t>
      </w:r>
    </w:p>
    <w:p w:rsidR="00846D37" w:rsidRPr="00846D37" w:rsidRDefault="00846D37">
      <w:pPr>
        <w:pStyle w:val="NormalWeb"/>
        <w:ind w:left="640" w:hanging="640"/>
        <w:divId w:val="1206259471"/>
        <w:rPr>
          <w:noProof/>
        </w:rPr>
      </w:pPr>
      <w:r w:rsidRPr="00846D37">
        <w:rPr>
          <w:noProof/>
        </w:rPr>
        <w:t>[2]</w:t>
      </w:r>
      <w:r w:rsidRPr="00846D37">
        <w:rPr>
          <w:noProof/>
        </w:rPr>
        <w:tab/>
        <w:t>Odekerken VJJ, van Laar T, Staal MJ, Mosch A, Hoffmann CFE, Nijssen PCG, et al. Subthalamic nucleus versus globus pallidus bilateral deep brain stimulation for advanced Parkinson’s disease (NSTAPS study): a randomised controlled trial. Lancet Neurol 2013;12:37–44. doi:10.1016/S1474-4422(12)70264-8.</w:t>
      </w:r>
    </w:p>
    <w:p w:rsidR="00846D37" w:rsidRPr="00846D37" w:rsidRDefault="00846D37">
      <w:pPr>
        <w:pStyle w:val="NormalWeb"/>
        <w:ind w:left="640" w:hanging="640"/>
        <w:divId w:val="1206259471"/>
        <w:rPr>
          <w:noProof/>
        </w:rPr>
      </w:pPr>
      <w:r w:rsidRPr="00846D37">
        <w:rPr>
          <w:noProof/>
        </w:rPr>
        <w:t>[3]</w:t>
      </w:r>
      <w:r w:rsidRPr="00846D37">
        <w:rPr>
          <w:noProof/>
        </w:rPr>
        <w:tab/>
        <w:t>Rocchi L, Carlson-Kuhta P, Chiari L, Burchiel KJ, Hogarth P, Horak FB. Effects of deep brain stimulation in the subthalamic nucleus or globus pallidus internus on step initiation in Parkinson disease: laboratory investigation. J Neurosurg 2012;117:1141–9. doi:10.3171/2012.8.JNS112006.</w:t>
      </w:r>
    </w:p>
    <w:p w:rsidR="00846D37" w:rsidRPr="00846D37" w:rsidRDefault="00846D37">
      <w:pPr>
        <w:pStyle w:val="NormalWeb"/>
        <w:ind w:left="640" w:hanging="640"/>
        <w:divId w:val="1206259471"/>
        <w:rPr>
          <w:noProof/>
        </w:rPr>
      </w:pPr>
      <w:r w:rsidRPr="00846D37">
        <w:rPr>
          <w:noProof/>
        </w:rPr>
        <w:t>[4]</w:t>
      </w:r>
      <w:r w:rsidRPr="00846D37">
        <w:rPr>
          <w:noProof/>
        </w:rPr>
        <w:tab/>
        <w:t>Dietz J, Noecker AM, McIntyre CC, Mikos A, Bowers D, Foote KD, et al. Stimulation region within the globus pallidus does not affect verbal fluency performance. Brain Stimul 2013;6:248–53. doi:10.1016/j.brs.2012.05.011.</w:t>
      </w:r>
    </w:p>
    <w:p w:rsidR="00846D37" w:rsidRPr="00846D37" w:rsidRDefault="00846D37">
      <w:pPr>
        <w:pStyle w:val="NormalWeb"/>
        <w:ind w:left="640" w:hanging="640"/>
        <w:divId w:val="1206259471"/>
        <w:rPr>
          <w:noProof/>
        </w:rPr>
      </w:pPr>
      <w:r w:rsidRPr="00846D37">
        <w:rPr>
          <w:noProof/>
        </w:rPr>
        <w:t>[5]</w:t>
      </w:r>
      <w:r w:rsidRPr="00846D37">
        <w:rPr>
          <w:noProof/>
        </w:rPr>
        <w:tab/>
        <w:t>Weaver FM, Follett KA, Stern M, Harris CL, Rothlind J, Lai EC, et al. Randomized trial of deep brain stimulation for Parkinson disease: thirty-six-month outcomes. Neurology 2012;79:55–65. doi:10.1212/WNL.0b013e31825dcdc1.</w:t>
      </w:r>
    </w:p>
    <w:p w:rsidR="00846D37" w:rsidRPr="00846D37" w:rsidRDefault="00846D37">
      <w:pPr>
        <w:pStyle w:val="NormalWeb"/>
        <w:ind w:left="640" w:hanging="640"/>
        <w:divId w:val="1206259471"/>
        <w:rPr>
          <w:noProof/>
        </w:rPr>
      </w:pPr>
      <w:r w:rsidRPr="00846D37">
        <w:rPr>
          <w:noProof/>
        </w:rPr>
        <w:t>[6]</w:t>
      </w:r>
      <w:r w:rsidRPr="00846D37">
        <w:rPr>
          <w:noProof/>
        </w:rPr>
        <w:tab/>
        <w:t>Rothlind JC, York MK, Carlson K, Luo P, Marks WJJ, Weaver FM, et al. Neuropsychological changes following deep brain stimulation surgery for Parkinson’s disease: comparisons of treatment at pallidal and subthalamic targets versus best medical therapy. J Neurol Neurosurg Psychiatry 2015;86:622–9. doi:10.1136/jnnp-2014-308119.</w:t>
      </w:r>
    </w:p>
    <w:p w:rsidR="00846D37" w:rsidRPr="00846D37" w:rsidRDefault="00846D37">
      <w:pPr>
        <w:pStyle w:val="NormalWeb"/>
        <w:ind w:left="640" w:hanging="640"/>
        <w:divId w:val="1206259471"/>
        <w:rPr>
          <w:noProof/>
        </w:rPr>
      </w:pPr>
      <w:r w:rsidRPr="00846D37">
        <w:rPr>
          <w:noProof/>
        </w:rPr>
        <w:t>[7]</w:t>
      </w:r>
      <w:r w:rsidRPr="00846D37">
        <w:rPr>
          <w:noProof/>
        </w:rPr>
        <w:tab/>
        <w:t>Robertson LT, St George RJ, Carlson-Kuhta P, Hogarth P, Burchiel KJ, Horak FB. Site of deep brain stimulation and jaw velocity in Parkinson disease. J Neurosurg 2011;115:985–94. doi:10.3171/2011.7.JNS102173.</w:t>
      </w:r>
    </w:p>
    <w:p w:rsidR="00846D37" w:rsidRPr="00846D37" w:rsidRDefault="00846D37">
      <w:pPr>
        <w:pStyle w:val="NormalWeb"/>
        <w:ind w:left="640" w:hanging="640"/>
        <w:divId w:val="1206259471"/>
        <w:rPr>
          <w:noProof/>
        </w:rPr>
      </w:pPr>
      <w:r w:rsidRPr="00846D37">
        <w:rPr>
          <w:noProof/>
        </w:rPr>
        <w:t>[8]</w:t>
      </w:r>
      <w:r w:rsidRPr="00846D37">
        <w:rPr>
          <w:noProof/>
        </w:rPr>
        <w:tab/>
        <w:t>Locke MC, Wu SS, Foote KD, Sassi M, Jacobson CE, Rodriguez RL, et al. Weight changes in subthalamic nucleus vs globus pallidus internus deep brain stimulation: Results from the COMPARE parkinson disease deep brain stimulation cohort. Neurosurgery 2011;68:1233–7. doi:10.1227/NEU.0b013e31820b52c5.</w:t>
      </w:r>
    </w:p>
    <w:p w:rsidR="00846D37" w:rsidRPr="00846D37" w:rsidRDefault="00846D37">
      <w:pPr>
        <w:pStyle w:val="NormalWeb"/>
        <w:ind w:left="640" w:hanging="640"/>
        <w:divId w:val="1206259471"/>
        <w:rPr>
          <w:noProof/>
        </w:rPr>
      </w:pPr>
      <w:r w:rsidRPr="00846D37">
        <w:rPr>
          <w:noProof/>
        </w:rPr>
        <w:lastRenderedPageBreak/>
        <w:t>[9]</w:t>
      </w:r>
      <w:r w:rsidRPr="00846D37">
        <w:rPr>
          <w:noProof/>
        </w:rPr>
        <w:tab/>
        <w:t>Follett KA, Weaver FM, Stern M, Hur K, Harris CL, Luo P, et al. Pallidal versus Subthalamic Deep-Brain Stimulation for Parkinson’s Disease. N Engl J Med 2010;362:2077–91. doi:10.1056/NEJMoa0907083.</w:t>
      </w:r>
    </w:p>
    <w:p w:rsidR="00846D37" w:rsidRPr="00846D37" w:rsidRDefault="00846D37">
      <w:pPr>
        <w:pStyle w:val="NormalWeb"/>
        <w:ind w:left="640" w:hanging="640"/>
        <w:divId w:val="1206259471"/>
        <w:rPr>
          <w:noProof/>
        </w:rPr>
      </w:pPr>
      <w:r w:rsidRPr="00846D37">
        <w:rPr>
          <w:noProof/>
        </w:rPr>
        <w:t>[10]</w:t>
      </w:r>
      <w:r w:rsidRPr="00846D37">
        <w:rPr>
          <w:noProof/>
        </w:rPr>
        <w:tab/>
        <w:t>Mann JM, Foote KD, Garvan CW, Fernandez HH, Jacobson CE, Rodriguez RL, et al. Brain penetration effects of microelectrodes and DBS leads in STN or GPi. J Neurol Neurosurg Psychiatry 2009;80:794–7. doi:10.1136/jnnp.2008.159558.</w:t>
      </w:r>
    </w:p>
    <w:p w:rsidR="00846D37" w:rsidRPr="00846D37" w:rsidRDefault="00846D37">
      <w:pPr>
        <w:pStyle w:val="NormalWeb"/>
        <w:ind w:left="640" w:hanging="640"/>
        <w:divId w:val="1206259471"/>
        <w:rPr>
          <w:noProof/>
        </w:rPr>
      </w:pPr>
      <w:r w:rsidRPr="00846D37">
        <w:rPr>
          <w:noProof/>
        </w:rPr>
        <w:t>[11]</w:t>
      </w:r>
      <w:r w:rsidRPr="00846D37">
        <w:rPr>
          <w:noProof/>
        </w:rPr>
        <w:tab/>
        <w:t>Weaver FM, Follett K, Stern M, Hur K, Harris C, Marks WJ, et al. Bilateral deep brain stimulation vs best medical therapy for patients with advanced Parkinson disease: a randomized controlled trial. JAMA 2009;301:63–73. doi:10.1001/jama.2008.929.</w:t>
      </w:r>
    </w:p>
    <w:p w:rsidR="00846D37" w:rsidRPr="00846D37" w:rsidRDefault="00846D37">
      <w:pPr>
        <w:pStyle w:val="NormalWeb"/>
        <w:ind w:left="640" w:hanging="640"/>
        <w:divId w:val="1206259471"/>
        <w:rPr>
          <w:noProof/>
        </w:rPr>
      </w:pPr>
      <w:r w:rsidRPr="00846D37">
        <w:rPr>
          <w:noProof/>
        </w:rPr>
        <w:t>[12]</w:t>
      </w:r>
      <w:r w:rsidRPr="00846D37">
        <w:rPr>
          <w:noProof/>
        </w:rPr>
        <w:tab/>
        <w:t>Hariz MI, Rehncrona S, Quinn NP, Speelman JD, Wensing C. Multicenter study on deep brain stimulation in Parkinson’s disease: an independent assessment of reported adverse events at 4 years. Mov Disord 2008;23:416–21. doi:10.1002/mds.21888.</w:t>
      </w:r>
    </w:p>
    <w:p w:rsidR="00846D37" w:rsidRPr="00846D37" w:rsidRDefault="00846D37">
      <w:pPr>
        <w:pStyle w:val="NormalWeb"/>
        <w:ind w:left="640" w:hanging="640"/>
        <w:divId w:val="1206259471"/>
        <w:rPr>
          <w:noProof/>
        </w:rPr>
      </w:pPr>
      <w:r w:rsidRPr="00846D37">
        <w:rPr>
          <w:noProof/>
        </w:rPr>
        <w:t>[13]</w:t>
      </w:r>
      <w:r w:rsidRPr="00846D37">
        <w:rPr>
          <w:noProof/>
        </w:rPr>
        <w:tab/>
        <w:t>Anderson VC, Burchiel KJ, Hogarth P, Favre J, Hammerstad JP. Pallidal vs subthalamic nucleus deep brain stimulation in Parkinson disease. Arch Neurol 2005;62:554–60. doi:10.1001/archneur.62.4.554.</w:t>
      </w:r>
    </w:p>
    <w:p w:rsidR="00846D37" w:rsidRPr="00846D37" w:rsidRDefault="00846D37">
      <w:pPr>
        <w:pStyle w:val="NormalWeb"/>
        <w:ind w:left="640" w:hanging="640"/>
        <w:divId w:val="1206259471"/>
        <w:rPr>
          <w:noProof/>
        </w:rPr>
      </w:pPr>
      <w:r w:rsidRPr="00846D37">
        <w:rPr>
          <w:noProof/>
        </w:rPr>
        <w:t>[14]</w:t>
      </w:r>
      <w:r w:rsidRPr="00846D37">
        <w:rPr>
          <w:noProof/>
        </w:rPr>
        <w:tab/>
        <w:t>Escamilla-Sevilla F, Minguez-Castellanos A, Katati MJ, Martin-Linares JM, Meersmans M, Ortega-Moreno A, et al. [Clinical utility of deep brain stimulation in an advanced Parkinson’s disease]. Neurologia 2004;19:719–27.</w:t>
      </w:r>
    </w:p>
    <w:p w:rsidR="00846D37" w:rsidRPr="00846D37" w:rsidRDefault="00846D37">
      <w:pPr>
        <w:pStyle w:val="NormalWeb"/>
        <w:ind w:left="640" w:hanging="640"/>
        <w:divId w:val="1206259471"/>
        <w:rPr>
          <w:noProof/>
        </w:rPr>
      </w:pPr>
      <w:r w:rsidRPr="00846D37">
        <w:rPr>
          <w:noProof/>
        </w:rPr>
        <w:t>[15]</w:t>
      </w:r>
      <w:r w:rsidRPr="00846D37">
        <w:rPr>
          <w:noProof/>
        </w:rPr>
        <w:tab/>
        <w:t>Volkmann J, Allert N, Voges J, Sturm V, Schnitzler A, Freund HJ. Long-term results of bilateral pallidal stimulation in Parkinson’s disease. Ann Neurol 2004;55:871–5. doi:10.1002/ana.20091.</w:t>
      </w:r>
    </w:p>
    <w:p w:rsidR="00846D37" w:rsidRPr="00846D37" w:rsidRDefault="00846D37">
      <w:pPr>
        <w:pStyle w:val="NormalWeb"/>
        <w:ind w:left="640" w:hanging="640"/>
        <w:divId w:val="1206259471"/>
        <w:rPr>
          <w:noProof/>
        </w:rPr>
      </w:pPr>
      <w:r w:rsidRPr="00846D37">
        <w:rPr>
          <w:noProof/>
        </w:rPr>
        <w:t>[16]</w:t>
      </w:r>
      <w:r w:rsidRPr="00846D37">
        <w:rPr>
          <w:noProof/>
        </w:rPr>
        <w:tab/>
        <w:t>Rocchi L, Chiari L, Cappello A, Gross A, Horak FB. Comparison between subthalamic nucleus and globus pallidus internus stimulation for postural performance in Parkinson’s disease. Gait Posture 2004;19:172–83. doi:10.1016/S0966-6362(03)00059-6.</w:t>
      </w:r>
    </w:p>
    <w:p w:rsidR="00846D37" w:rsidRPr="00846D37" w:rsidRDefault="00846D37">
      <w:pPr>
        <w:pStyle w:val="NormalWeb"/>
        <w:ind w:left="640" w:hanging="640"/>
        <w:divId w:val="1206259471"/>
        <w:rPr>
          <w:noProof/>
        </w:rPr>
      </w:pPr>
      <w:r w:rsidRPr="00846D37">
        <w:rPr>
          <w:noProof/>
        </w:rPr>
        <w:t>[17]</w:t>
      </w:r>
      <w:r w:rsidRPr="00846D37">
        <w:rPr>
          <w:noProof/>
        </w:rPr>
        <w:tab/>
        <w:t>Okun MS, Green J, Saben R, Gross R, Foote KD, Vitek JL. Mood changes with deep brain stimulation of STN and GPi: results of a pilot study. J Neurol Neurosurg Psychiatry 2003;74:1584–6.</w:t>
      </w:r>
    </w:p>
    <w:p w:rsidR="00846D37" w:rsidRPr="00846D37" w:rsidRDefault="00846D37">
      <w:pPr>
        <w:pStyle w:val="NormalWeb"/>
        <w:ind w:left="640" w:hanging="640"/>
        <w:divId w:val="1206259471"/>
        <w:rPr>
          <w:noProof/>
        </w:rPr>
      </w:pPr>
      <w:r w:rsidRPr="00846D37">
        <w:rPr>
          <w:noProof/>
        </w:rPr>
        <w:t>[18]</w:t>
      </w:r>
      <w:r w:rsidRPr="00846D37">
        <w:rPr>
          <w:noProof/>
        </w:rPr>
        <w:tab/>
        <w:t>Moro E, Esselink RJ a, Xie J, Hommel M, Benabid a L, Pollak P. The impact on Parkinson’s disease of electrical parameter settings in STN stimulation. Neurology 2002;59:706–13. doi:10.1212/WNL.59.5.706.</w:t>
      </w:r>
    </w:p>
    <w:p w:rsidR="00846D37" w:rsidRPr="00846D37" w:rsidRDefault="00846D37">
      <w:pPr>
        <w:pStyle w:val="NormalWeb"/>
        <w:ind w:left="640" w:hanging="640"/>
        <w:divId w:val="1206259471"/>
        <w:rPr>
          <w:noProof/>
        </w:rPr>
      </w:pPr>
      <w:r w:rsidRPr="00846D37">
        <w:rPr>
          <w:noProof/>
        </w:rPr>
        <w:t>[19]</w:t>
      </w:r>
      <w:r w:rsidRPr="00846D37">
        <w:rPr>
          <w:noProof/>
        </w:rPr>
        <w:tab/>
        <w:t>Limousin P, Pollak P, Benazzouz A, Hoffmann D, Le Bas JF, Broussolle E, et al. Effect of parkinsonian signs and symptoms of bilateral subthalamic nucleus stimulation. Lancet 1995;345:91–5. doi:10.1016/S0140-6736(95)90062-4.</w:t>
      </w:r>
    </w:p>
    <w:p w:rsidR="00846D37" w:rsidRPr="00846D37" w:rsidRDefault="00846D37">
      <w:pPr>
        <w:pStyle w:val="NormalWeb"/>
        <w:ind w:left="640" w:hanging="640"/>
        <w:divId w:val="1206259471"/>
        <w:rPr>
          <w:noProof/>
        </w:rPr>
      </w:pPr>
      <w:r w:rsidRPr="00846D37">
        <w:rPr>
          <w:noProof/>
        </w:rPr>
        <w:t>[20]</w:t>
      </w:r>
      <w:r w:rsidRPr="00846D37">
        <w:rPr>
          <w:noProof/>
        </w:rPr>
        <w:tab/>
        <w:t xml:space="preserve">Zahodne LB, Okun MS, Foote KD, Fernandez HH, Rodriguez RL, Wu SS, et al. Greater improvement in quality of life following unilateral deep brain stimulation surgery in the </w:t>
      </w:r>
      <w:r w:rsidRPr="00846D37">
        <w:rPr>
          <w:noProof/>
        </w:rPr>
        <w:lastRenderedPageBreak/>
        <w:t>globus pallidus as compared to the subthalamic nucleus. J Neurol 2009;256:1321–9. doi:10.1007/s00415-009-5121-7.</w:t>
      </w:r>
    </w:p>
    <w:p w:rsidR="00846D37" w:rsidRPr="00846D37" w:rsidRDefault="00846D37">
      <w:pPr>
        <w:pStyle w:val="NormalWeb"/>
        <w:ind w:left="640" w:hanging="640"/>
        <w:divId w:val="1206259471"/>
        <w:rPr>
          <w:noProof/>
        </w:rPr>
      </w:pPr>
      <w:r w:rsidRPr="00846D37">
        <w:rPr>
          <w:noProof/>
        </w:rPr>
        <w:t>[21]</w:t>
      </w:r>
      <w:r w:rsidRPr="00846D37">
        <w:rPr>
          <w:noProof/>
        </w:rPr>
        <w:tab/>
        <w:t>Vesper J, Chabardes S, Fraix V, Sunde N, Østergaard K. Dual channel deep brain stimulation system (Kinetra) for Parkinson’s disease and essential tremor: a prospective multicentre open label clinical study. J Neurol Neurosurg Psychiatry 2002;73:275–80. doi:10.1136/jnnp.73.3.275.</w:t>
      </w:r>
    </w:p>
    <w:p w:rsidR="00846D37" w:rsidRPr="00846D37" w:rsidRDefault="00846D37">
      <w:pPr>
        <w:pStyle w:val="NormalWeb"/>
        <w:ind w:left="640" w:hanging="640"/>
        <w:divId w:val="1206259471"/>
        <w:rPr>
          <w:noProof/>
        </w:rPr>
      </w:pPr>
      <w:r w:rsidRPr="00846D37">
        <w:rPr>
          <w:noProof/>
        </w:rPr>
        <w:t>[22]</w:t>
      </w:r>
      <w:r w:rsidRPr="00846D37">
        <w:rPr>
          <w:noProof/>
        </w:rPr>
        <w:tab/>
        <w:t>Deep-Brain Stimulation of the Subthalamic Nucleus or the Pars Interna of the Globus Pallidus in Parkinson’s Disease — NEJM n.d. http://www.nejm.org/doi/full/10.1056/NEJMoa000827 (accessed June 30, 2014).</w:t>
      </w:r>
    </w:p>
    <w:p w:rsidR="00846D37" w:rsidRPr="00846D37" w:rsidRDefault="00846D37">
      <w:pPr>
        <w:pStyle w:val="NormalWeb"/>
        <w:ind w:left="640" w:hanging="640"/>
        <w:divId w:val="1206259471"/>
        <w:rPr>
          <w:noProof/>
        </w:rPr>
      </w:pPr>
      <w:r w:rsidRPr="00846D37">
        <w:rPr>
          <w:noProof/>
        </w:rPr>
        <w:t>[23]</w:t>
      </w:r>
      <w:r w:rsidRPr="00846D37">
        <w:rPr>
          <w:noProof/>
        </w:rPr>
        <w:tab/>
        <w:t>Krause M. Deep brain stimulation for the treatment of Parkinson’s disease: subthalamic nucleus versus globus pallidus internus. J Neurol Neurosurg Psychiatry 2001;70:464–70. doi:10.1136/jnnp.70.4.464.</w:t>
      </w:r>
    </w:p>
    <w:p w:rsidR="00846D37" w:rsidRPr="00846D37" w:rsidRDefault="00846D37">
      <w:pPr>
        <w:pStyle w:val="NormalWeb"/>
        <w:ind w:left="640" w:hanging="640"/>
        <w:divId w:val="1206259471"/>
        <w:rPr>
          <w:noProof/>
        </w:rPr>
      </w:pPr>
      <w:r w:rsidRPr="00846D37">
        <w:rPr>
          <w:noProof/>
        </w:rPr>
        <w:t>[24]</w:t>
      </w:r>
      <w:r w:rsidRPr="00846D37">
        <w:rPr>
          <w:noProof/>
        </w:rPr>
        <w:tab/>
        <w:t>A. H, K. L, A.I. T, R. P, S.B. W, W.C. K. Effect and time course of deep brain stimulation of the globus pallidus and subthalamus on motor features of Parkinson’s disease. Clin Neuropharmacol 2000;23:208–11. doi:10.1097/00002826-200007000-00007.</w:t>
      </w:r>
    </w:p>
    <w:p w:rsidR="00846D37" w:rsidRPr="00846D37" w:rsidRDefault="00846D37">
      <w:pPr>
        <w:pStyle w:val="NormalWeb"/>
        <w:ind w:left="640" w:hanging="640"/>
        <w:divId w:val="1206259471"/>
        <w:rPr>
          <w:noProof/>
        </w:rPr>
      </w:pPr>
      <w:r w:rsidRPr="00846D37">
        <w:rPr>
          <w:noProof/>
        </w:rPr>
        <w:t>[25]</w:t>
      </w:r>
      <w:r w:rsidRPr="00846D37">
        <w:rPr>
          <w:noProof/>
        </w:rPr>
        <w:tab/>
        <w:t>Burchiel KJK, Anderson VCV, Favre J, Hammerstad JP. Comparison of pallidal and subthalamic nucleus deep brain stimulation for advanced Parkinson’s disease: results of a randomized, blinded pilot study. Neurosurgery 1999;45:1375–84. doi:10.1097/00006123-199912000-00024.</w:t>
      </w:r>
    </w:p>
    <w:p w:rsidR="00846D37" w:rsidRPr="00846D37" w:rsidRDefault="00846D37">
      <w:pPr>
        <w:pStyle w:val="NormalWeb"/>
        <w:ind w:left="640" w:hanging="640"/>
        <w:divId w:val="1206259471"/>
        <w:rPr>
          <w:noProof/>
        </w:rPr>
      </w:pPr>
      <w:r w:rsidRPr="00846D37">
        <w:rPr>
          <w:noProof/>
        </w:rPr>
        <w:t>[26]</w:t>
      </w:r>
      <w:r w:rsidRPr="00846D37">
        <w:rPr>
          <w:noProof/>
        </w:rPr>
        <w:tab/>
        <w:t>Gálvez-Jiménez N, Lozano A, Tasker R, Duff J, Hutchison W, Lang AE. Pallidal stimulation in Parkinson’s disease patients with a prior unilateral pallidotomy. Can J Neurol Sci 1998;25:300–5.</w:t>
      </w:r>
    </w:p>
    <w:p w:rsidR="00846D37" w:rsidRPr="00846D37" w:rsidRDefault="00846D37">
      <w:pPr>
        <w:pStyle w:val="NormalWeb"/>
        <w:ind w:left="640" w:hanging="640"/>
        <w:divId w:val="1206259471"/>
        <w:rPr>
          <w:noProof/>
        </w:rPr>
      </w:pPr>
      <w:r w:rsidRPr="00846D37">
        <w:rPr>
          <w:noProof/>
        </w:rPr>
        <w:t>[27]</w:t>
      </w:r>
      <w:r w:rsidRPr="00846D37">
        <w:rPr>
          <w:noProof/>
        </w:rPr>
        <w:tab/>
        <w:t>Duff J, Sime E. Surgical interventions in the treatment of Parkinson’s disease (PD) and essential tremor (ET): medial pallidotomy in PD and chronic deep brain stimulation (DBS) in PD and ET. Axone 1997;18:85–9.</w:t>
      </w:r>
    </w:p>
    <w:p w:rsidR="00846D37" w:rsidRPr="00846D37" w:rsidRDefault="00846D37">
      <w:pPr>
        <w:pStyle w:val="NormalWeb"/>
        <w:ind w:left="640" w:hanging="640"/>
        <w:divId w:val="1206259471"/>
        <w:rPr>
          <w:noProof/>
        </w:rPr>
      </w:pPr>
      <w:r w:rsidRPr="00846D37">
        <w:rPr>
          <w:noProof/>
        </w:rPr>
        <w:t>[28]</w:t>
      </w:r>
      <w:r w:rsidRPr="00846D37">
        <w:rPr>
          <w:noProof/>
        </w:rPr>
        <w:tab/>
        <w:t>Witt K, Granert O, Daniels C, Volkmann J, Falk D, van Eimeren T, et al. Relation of lead trajectory and electrode position to neuropsychological outcomes of subthalamic neurostimulation in Parkinson’s disease: results from a randomized trial. Brain 2013;136:2109–19. doi:10.1093/brain/awt151.</w:t>
      </w:r>
    </w:p>
    <w:p w:rsidR="00846D37" w:rsidRPr="00846D37" w:rsidRDefault="00846D37">
      <w:pPr>
        <w:pStyle w:val="NormalWeb"/>
        <w:ind w:left="640" w:hanging="640"/>
        <w:divId w:val="1206259471"/>
        <w:rPr>
          <w:noProof/>
        </w:rPr>
      </w:pPr>
      <w:r w:rsidRPr="00846D37">
        <w:rPr>
          <w:noProof/>
        </w:rPr>
        <w:t>[29]</w:t>
      </w:r>
      <w:r w:rsidRPr="00846D37">
        <w:rPr>
          <w:noProof/>
        </w:rPr>
        <w:tab/>
        <w:t>Saez-Zea C, Escamilla-Sevilla F, Katati MJ, Minguez-Castellanos A. Cognitive effects of subthalamic nucleus stimulation in Parkinson’s disease: a controlled study. Eur Neurol 2012;68:361–6. doi:10.1159/000341380.</w:t>
      </w:r>
    </w:p>
    <w:p w:rsidR="00846D37" w:rsidRPr="00846D37" w:rsidRDefault="00846D37">
      <w:pPr>
        <w:pStyle w:val="NormalWeb"/>
        <w:ind w:left="640" w:hanging="640"/>
        <w:divId w:val="1206259471"/>
        <w:rPr>
          <w:noProof/>
        </w:rPr>
      </w:pPr>
      <w:r w:rsidRPr="00846D37">
        <w:rPr>
          <w:noProof/>
        </w:rPr>
        <w:t>[30]</w:t>
      </w:r>
      <w:r w:rsidRPr="00846D37">
        <w:rPr>
          <w:noProof/>
        </w:rPr>
        <w:tab/>
        <w:t>Chang C, Li N, Wu Y, Geng N, Ge S, Wang J, et al. Associations between bilateral subthalamic stimulation (STN-DBS) and anxiety in Parkinson’s disease patients: A controlled study. J Neuropsychiatry Clin Neurosci 2012;24:316–25. doi:10.1176/appi.neuropsych.11070170.</w:t>
      </w:r>
    </w:p>
    <w:p w:rsidR="00846D37" w:rsidRPr="00846D37" w:rsidRDefault="00846D37">
      <w:pPr>
        <w:pStyle w:val="NormalWeb"/>
        <w:ind w:left="640" w:hanging="640"/>
        <w:divId w:val="1206259471"/>
        <w:rPr>
          <w:noProof/>
        </w:rPr>
      </w:pPr>
      <w:r w:rsidRPr="00846D37">
        <w:rPr>
          <w:noProof/>
        </w:rPr>
        <w:lastRenderedPageBreak/>
        <w:t>[31]</w:t>
      </w:r>
      <w:r w:rsidRPr="00846D37">
        <w:rPr>
          <w:noProof/>
        </w:rPr>
        <w:tab/>
        <w:t>Phillips L, Litcofsky KA, Pelster M, Gelfand M, Ullman MT, Charles PD. Subthalamic nucleus deep brain stimulation impacts language in early Parkinson’s disease. PLoS One 2012;7:e42829. doi:10.1371/journal.pone.0042829.</w:t>
      </w:r>
    </w:p>
    <w:p w:rsidR="00846D37" w:rsidRPr="00846D37" w:rsidRDefault="00846D37">
      <w:pPr>
        <w:pStyle w:val="NormalWeb"/>
        <w:ind w:left="640" w:hanging="640"/>
        <w:divId w:val="1206259471"/>
        <w:rPr>
          <w:noProof/>
        </w:rPr>
      </w:pPr>
      <w:r w:rsidRPr="00846D37">
        <w:rPr>
          <w:noProof/>
        </w:rPr>
        <w:t>[32]</w:t>
      </w:r>
      <w:r w:rsidRPr="00846D37">
        <w:rPr>
          <w:noProof/>
        </w:rPr>
        <w:tab/>
        <w:t>St George RJ, Carlson-Kuhta P, Burchiel KJ, Hogarth P, Frank N, Horak FB. The effects of subthalamic and pallidal deep brain stimulation on postural responses in patients with Parkinson disease. J Neurosurg 2012;116:1347–56. doi:10.3171/2012.2.JNS11847.</w:t>
      </w:r>
    </w:p>
    <w:p w:rsidR="00846D37" w:rsidRPr="00846D37" w:rsidRDefault="00846D37">
      <w:pPr>
        <w:pStyle w:val="NormalWeb"/>
        <w:ind w:left="640" w:hanging="640"/>
        <w:divId w:val="1206259471"/>
        <w:rPr>
          <w:noProof/>
        </w:rPr>
      </w:pPr>
      <w:r w:rsidRPr="00846D37">
        <w:rPr>
          <w:noProof/>
        </w:rPr>
        <w:t>[33]</w:t>
      </w:r>
      <w:r w:rsidRPr="00846D37">
        <w:rPr>
          <w:noProof/>
        </w:rPr>
        <w:tab/>
        <w:t>McDonald LM, Page D, Wilkinson L, Jahanshahi M. Deep brain stimulation of the subthalamic nucleus improves sense of well-being in Parkinson’s disease. Mov Disord 2012;27:372–8. doi:10.1002/mds.24035.</w:t>
      </w:r>
    </w:p>
    <w:p w:rsidR="00846D37" w:rsidRPr="00846D37" w:rsidRDefault="00846D37">
      <w:pPr>
        <w:pStyle w:val="NormalWeb"/>
        <w:ind w:left="640" w:hanging="640"/>
        <w:divId w:val="1206259471"/>
        <w:rPr>
          <w:noProof/>
        </w:rPr>
      </w:pPr>
      <w:r w:rsidRPr="00846D37">
        <w:rPr>
          <w:noProof/>
        </w:rPr>
        <w:t>[34]</w:t>
      </w:r>
      <w:r w:rsidRPr="00846D37">
        <w:rPr>
          <w:noProof/>
        </w:rPr>
        <w:tab/>
        <w:t>Moro E, Lozano AM, Pollak P, Agid Y, Rehncrona S, Volkmann J, et al. Long-term results of a multicenter study on subthalamic and pallidal stimulation in Parkinson’s disease. Mov Disord 2010;25:578–86. doi:10.1002/mds.22735.</w:t>
      </w:r>
    </w:p>
    <w:p w:rsidR="00846D37" w:rsidRPr="00846D37" w:rsidRDefault="00846D37">
      <w:pPr>
        <w:pStyle w:val="NormalWeb"/>
        <w:ind w:left="640" w:hanging="640"/>
        <w:divId w:val="1206259471"/>
        <w:rPr>
          <w:noProof/>
        </w:rPr>
      </w:pPr>
      <w:r w:rsidRPr="00846D37">
        <w:rPr>
          <w:noProof/>
        </w:rPr>
        <w:t>[35]</w:t>
      </w:r>
      <w:r w:rsidRPr="00846D37">
        <w:rPr>
          <w:noProof/>
        </w:rPr>
        <w:tab/>
        <w:t>Peron J, Biseul I, Leray E, Vicente S, Le Jeune F, Drapier S, et al. Subthalamic nucleus stimulation affects fear and sadness recognition in Parkinson’s disease. Neuropsychology 2010;24:1–8. doi:10.1037/a0017433.</w:t>
      </w:r>
    </w:p>
    <w:p w:rsidR="00846D37" w:rsidRPr="00846D37" w:rsidRDefault="00846D37">
      <w:pPr>
        <w:pStyle w:val="NormalWeb"/>
        <w:ind w:left="640" w:hanging="640"/>
        <w:divId w:val="1206259471"/>
        <w:rPr>
          <w:noProof/>
        </w:rPr>
      </w:pPr>
      <w:r w:rsidRPr="00846D37">
        <w:rPr>
          <w:noProof/>
        </w:rPr>
        <w:t>[36]</w:t>
      </w:r>
      <w:r w:rsidRPr="00846D37">
        <w:rPr>
          <w:noProof/>
        </w:rPr>
        <w:tab/>
        <w:t>Mikos A, Zahodne L, Okun MS, Foote K, Bowers D. Cognitive declines after unilateral deep brain stimulation surgery in Parkinson’s disease: a controlled study using Reliable Change, part II. Clin Neuropsychol 2010;24:235–45. doi:10.1080/13854040903277297.</w:t>
      </w:r>
    </w:p>
    <w:p w:rsidR="00846D37" w:rsidRPr="00846D37" w:rsidRDefault="00846D37">
      <w:pPr>
        <w:pStyle w:val="NormalWeb"/>
        <w:ind w:left="640" w:hanging="640"/>
        <w:divId w:val="1206259471"/>
        <w:rPr>
          <w:noProof/>
        </w:rPr>
      </w:pPr>
      <w:r w:rsidRPr="00846D37">
        <w:rPr>
          <w:noProof/>
        </w:rPr>
        <w:t>[37]</w:t>
      </w:r>
      <w:r w:rsidRPr="00846D37">
        <w:rPr>
          <w:noProof/>
        </w:rPr>
        <w:tab/>
        <w:t>Volkmann J, Albanese A, Kulisevsky J, Tornqvist A, Houeto J, Pidoux B, et al. Long-Term Effects of Pallidal or Subthalamic Deep Brain Stimulation on Quality of Life in Parkinson ’ s Disease. Mov Disord 2009;24:1154–61. doi:10.1002/mds.22496.</w:t>
      </w:r>
    </w:p>
    <w:p w:rsidR="00846D37" w:rsidRPr="00846D37" w:rsidRDefault="00846D37">
      <w:pPr>
        <w:pStyle w:val="NormalWeb"/>
        <w:ind w:left="640" w:hanging="640"/>
        <w:divId w:val="1206259471"/>
        <w:rPr>
          <w:noProof/>
        </w:rPr>
      </w:pPr>
      <w:r w:rsidRPr="00846D37">
        <w:rPr>
          <w:noProof/>
        </w:rPr>
        <w:t>[38]</w:t>
      </w:r>
      <w:r w:rsidRPr="00846D37">
        <w:rPr>
          <w:noProof/>
        </w:rPr>
        <w:tab/>
        <w:t>York MK, Dulay M, Macias A, Levin HS, Grossman R, Simpson R, et al. Cognitive declines following bilateral subthalamic nucleus deep brain stimulation for the treatment of Parkinson’s disease. J Neurol Neurosurg Psychiatry 2008;79:789–95. doi:10.1136/jnnp.2007.118786.</w:t>
      </w:r>
    </w:p>
    <w:p w:rsidR="00846D37" w:rsidRPr="00846D37" w:rsidRDefault="00846D37">
      <w:pPr>
        <w:pStyle w:val="NormalWeb"/>
        <w:ind w:left="640" w:hanging="640"/>
        <w:divId w:val="1206259471"/>
        <w:rPr>
          <w:noProof/>
        </w:rPr>
      </w:pPr>
      <w:r w:rsidRPr="00846D37">
        <w:rPr>
          <w:noProof/>
        </w:rPr>
        <w:t>[39]</w:t>
      </w:r>
      <w:r w:rsidRPr="00846D37">
        <w:rPr>
          <w:noProof/>
        </w:rPr>
        <w:tab/>
        <w:t>Rodriguez-Oroz MC, Obeso JA, Lang AE, Houeto J-L, Pollak P, Rehncrona S, et al. Bilateral deep brain stimulation in Parkinson’s disease: a multicentre study with 4 years follow-up. Brain 2005;128:2240–9. doi:10.1093/brain/awh571.</w:t>
      </w:r>
    </w:p>
    <w:p w:rsidR="00846D37" w:rsidRPr="00846D37" w:rsidRDefault="00846D37">
      <w:pPr>
        <w:pStyle w:val="NormalWeb"/>
        <w:ind w:left="640" w:hanging="640"/>
        <w:divId w:val="1206259471"/>
        <w:rPr>
          <w:noProof/>
        </w:rPr>
      </w:pPr>
      <w:r w:rsidRPr="00846D37">
        <w:rPr>
          <w:noProof/>
        </w:rPr>
        <w:t>[40]</w:t>
      </w:r>
      <w:r w:rsidRPr="00846D37">
        <w:rPr>
          <w:noProof/>
        </w:rPr>
        <w:tab/>
        <w:t>Burdick AP, Foote KD, Wu S, Bowers D, Zeilman P, Jacobson CE, et al. Do patient’s get angrier following STN, GPi, and thalamic deep brain stimulation. Neuroimage 2011;54 Suppl 1:S227–32. doi:10.1016/j.neuroimage.2010.09.077.</w:t>
      </w:r>
    </w:p>
    <w:p w:rsidR="00846D37" w:rsidRPr="00846D37" w:rsidRDefault="00846D37">
      <w:pPr>
        <w:pStyle w:val="NormalWeb"/>
        <w:ind w:left="640" w:hanging="640"/>
        <w:divId w:val="1206259471"/>
        <w:rPr>
          <w:noProof/>
        </w:rPr>
      </w:pPr>
      <w:r w:rsidRPr="00846D37">
        <w:rPr>
          <w:noProof/>
        </w:rPr>
        <w:t>[41]</w:t>
      </w:r>
      <w:r w:rsidRPr="00846D37">
        <w:rPr>
          <w:noProof/>
        </w:rPr>
        <w:tab/>
        <w:t>Zahodne LB, Okun MS, Foote KD, Fernandez HH, Rodriguez RL, Kirsch-Darrow L, et al. Cognitive declines one year after unilateral deep brain stimulation surgery in Parkinson’s disease: a controlled study using reliable change. Clin Neuropsychol 2009;23:385–405. doi:10.1080/13854040802360582.</w:t>
      </w:r>
    </w:p>
    <w:p w:rsidR="00846D37" w:rsidRPr="00846D37" w:rsidRDefault="00846D37">
      <w:pPr>
        <w:pStyle w:val="NormalWeb"/>
        <w:ind w:left="640" w:hanging="640"/>
        <w:divId w:val="1206259471"/>
        <w:rPr>
          <w:noProof/>
        </w:rPr>
      </w:pPr>
      <w:r w:rsidRPr="00846D37">
        <w:rPr>
          <w:noProof/>
        </w:rPr>
        <w:lastRenderedPageBreak/>
        <w:t>[42]</w:t>
      </w:r>
      <w:r w:rsidRPr="00846D37">
        <w:rPr>
          <w:noProof/>
        </w:rPr>
        <w:tab/>
        <w:t>Castelli L, Zibetti M, Rizzi L, Caglio M, Lanotte M, Lopiano L. Neuropsychiatric symptoms three years after subthalamic DBS in PD patients: a case-control study. J Neurol 2008;255:1515–20. doi:10.1007/s00415-008-0955-y.</w:t>
      </w:r>
    </w:p>
    <w:p w:rsidR="00846D37" w:rsidRPr="00846D37" w:rsidRDefault="00846D37">
      <w:pPr>
        <w:pStyle w:val="NormalWeb"/>
        <w:ind w:left="640" w:hanging="640"/>
        <w:divId w:val="1206259471"/>
        <w:rPr>
          <w:noProof/>
        </w:rPr>
      </w:pPr>
      <w:r w:rsidRPr="00846D37">
        <w:rPr>
          <w:noProof/>
        </w:rPr>
        <w:t>[43]</w:t>
      </w:r>
      <w:r w:rsidRPr="00846D37">
        <w:rPr>
          <w:noProof/>
        </w:rPr>
        <w:tab/>
        <w:t xml:space="preserve">Volkmann J, Allert N, Voges J, Weiss PH, Freund HJ, Sturm V. Safety and efficacy of pallidal or subthalamic nucleus stimulation in advanced PD. Neurology 2001;56:548–51. doi:10.1212/WNL.56.4.548. </w:t>
      </w:r>
    </w:p>
    <w:p w:rsidR="00846D37" w:rsidRDefault="00846D37" w:rsidP="00846D37">
      <w:pPr>
        <w:jc w:val="both"/>
        <w:rPr>
          <w:rFonts w:asciiTheme="majorBidi" w:hAnsiTheme="majorBidi" w:cstheme="majorBidi"/>
          <w:sz w:val="24"/>
          <w:szCs w:val="24"/>
          <w:lang w:bidi="ar-EG"/>
        </w:rPr>
      </w:pPr>
      <w:r>
        <w:rPr>
          <w:rFonts w:asciiTheme="majorBidi" w:hAnsiTheme="majorBidi" w:cstheme="majorBidi"/>
          <w:sz w:val="24"/>
          <w:szCs w:val="24"/>
          <w:lang w:bidi="ar-EG"/>
        </w:rPr>
        <w:fldChar w:fldCharType="end"/>
      </w: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p>
    <w:p w:rsidR="00846D37" w:rsidRDefault="00846D37" w:rsidP="00846D37">
      <w:pPr>
        <w:jc w:val="both"/>
        <w:rPr>
          <w:rFonts w:asciiTheme="majorBidi" w:hAnsiTheme="majorBidi" w:cstheme="majorBidi"/>
          <w:sz w:val="24"/>
          <w:szCs w:val="24"/>
          <w:lang w:bidi="ar-EG"/>
        </w:rPr>
      </w:pPr>
      <w:r>
        <w:rPr>
          <w:rFonts w:asciiTheme="majorBidi" w:hAnsiTheme="majorBidi" w:cstheme="majorBidi"/>
          <w:sz w:val="24"/>
          <w:szCs w:val="24"/>
          <w:lang w:bidi="ar-EG"/>
        </w:rPr>
        <w:br/>
      </w:r>
    </w:p>
    <w:p w:rsidR="00846D37" w:rsidRPr="007E676A" w:rsidRDefault="00846D37" w:rsidP="00846D37">
      <w:pPr>
        <w:jc w:val="both"/>
        <w:rPr>
          <w:rFonts w:asciiTheme="majorBidi" w:hAnsiTheme="majorBidi" w:cstheme="majorBidi"/>
          <w:sz w:val="24"/>
          <w:szCs w:val="24"/>
          <w:lang w:bidi="ar-EG"/>
        </w:rPr>
      </w:pPr>
    </w:p>
    <w:p w:rsidR="00D764D9" w:rsidRDefault="00846D37"/>
    <w:sectPr w:rsidR="00D764D9" w:rsidSect="002E6118">
      <w:pgSz w:w="12240" w:h="15840"/>
      <w:pgMar w:top="1440" w:right="1440" w:bottom="1440" w:left="1440" w:header="720" w:footer="720" w:gutter="0"/>
      <w:pgBorders w:offsetFrom="page">
        <w:top w:val="thinThickSmallGap" w:sz="24" w:space="24" w:color="auto"/>
        <w:left w:val="thinThickSmallGap" w:sz="24" w:space="24" w:color="auto"/>
        <w:bottom w:val="thinThickSmallGap" w:sz="24" w:space="24" w:color="auto"/>
        <w:right w:val="thinThickSmallGap" w:sz="2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D37"/>
    <w:rsid w:val="004024C6"/>
    <w:rsid w:val="00796EE8"/>
    <w:rsid w:val="00846D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BAE37A-7BB0-4DEC-993B-0790A0E5F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D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6D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46D37"/>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625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7235</Words>
  <Characters>155246</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med Negida</dc:creator>
  <cp:keywords/>
  <dc:description/>
  <cp:lastModifiedBy>Dr-Ahmed Negida</cp:lastModifiedBy>
  <cp:revision>1</cp:revision>
  <dcterms:created xsi:type="dcterms:W3CDTF">2015-12-02T16:25:00Z</dcterms:created>
  <dcterms:modified xsi:type="dcterms:W3CDTF">2015-12-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med01251@medicine.zu.edu.eg@www.mendeley.com</vt:lpwstr>
  </property>
  <property fmtid="{D5CDD505-2E9C-101B-9397-08002B2CF9AE}" pid="4" name="Mendeley Citation Style_1">
    <vt:lpwstr>http://www.zotero.org/styles/journal-of-clinical-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ancer-treatment-reviews</vt:lpwstr>
  </property>
  <property fmtid="{D5CDD505-2E9C-101B-9397-08002B2CF9AE}" pid="10" name="Mendeley Recent Style Name 2_1">
    <vt:lpwstr>Cancer Treatment Reviews</vt:lpwstr>
  </property>
  <property fmtid="{D5CDD505-2E9C-101B-9397-08002B2CF9AE}" pid="11" name="Mendeley Recent Style Id 3_1">
    <vt:lpwstr>http://www.zotero.org/styles/clinical-autonomic-research</vt:lpwstr>
  </property>
  <property fmtid="{D5CDD505-2E9C-101B-9397-08002B2CF9AE}" pid="12" name="Mendeley Recent Style Name 3_1">
    <vt:lpwstr>Clinical Autonomic Research</vt:lpwstr>
  </property>
  <property fmtid="{D5CDD505-2E9C-101B-9397-08002B2CF9AE}" pid="13" name="Mendeley Recent Style Id 4_1">
    <vt:lpwstr>http://www.zotero.org/styles/current-neurology-and-neuroscience-reports</vt:lpwstr>
  </property>
  <property fmtid="{D5CDD505-2E9C-101B-9397-08002B2CF9AE}" pid="14" name="Mendeley Recent Style Name 4_1">
    <vt:lpwstr>Current Neurology and Neuroscience Report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inical-neuroscience</vt:lpwstr>
  </property>
  <property fmtid="{D5CDD505-2E9C-101B-9397-08002B2CF9AE}" pid="18" name="Mendeley Recent Style Name 6_1">
    <vt:lpwstr>Journal of Clinical Neuro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logy</vt:lpwstr>
  </property>
  <property fmtid="{D5CDD505-2E9C-101B-9397-08002B2CF9AE}" pid="24" name="Mendeley Recent Style Name 9_1">
    <vt:lpwstr>Neurology</vt:lpwstr>
  </property>
</Properties>
</file>